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1A4998" w14:textId="67BEB6C4" w:rsidR="0034750A" w:rsidRDefault="00D656FE" w:rsidP="000A00AE">
      <w:pPr>
        <w:jc w:val="center"/>
        <w:rPr>
          <w:rFonts w:asciiTheme="minorBidi" w:hAnsiTheme="minorBidi"/>
        </w:rPr>
      </w:pPr>
      <w:r w:rsidRPr="00D656FE">
        <w:rPr>
          <w:rFonts w:asciiTheme="minorBidi" w:hAnsiTheme="minorBidi"/>
        </w:rPr>
        <w:t>Appendix</w:t>
      </w:r>
      <w:r w:rsidR="00496FD6">
        <w:rPr>
          <w:rFonts w:asciiTheme="minorBidi" w:hAnsiTheme="minorBidi"/>
        </w:rPr>
        <w:br/>
        <w:t>Further Analysis</w:t>
      </w:r>
    </w:p>
    <w:sdt>
      <w:sdtPr>
        <w:id w:val="-869910652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color w:val="auto"/>
          <w:sz w:val="22"/>
          <w:szCs w:val="22"/>
        </w:rPr>
      </w:sdtEndPr>
      <w:sdtContent>
        <w:p w14:paraId="4533CF77" w14:textId="42B99EF3" w:rsidR="00C71CA3" w:rsidRDefault="00C71CA3" w:rsidP="00C71CA3">
          <w:pPr>
            <w:pStyle w:val="TOCHeading"/>
            <w:jc w:val="center"/>
          </w:pPr>
          <w:r>
            <w:t>Contents</w:t>
          </w:r>
        </w:p>
        <w:p w14:paraId="2B21D8D7" w14:textId="5D9AB3B4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44653999" w:history="1">
            <w:r w:rsidRPr="00E51058">
              <w:rPr>
                <w:rStyle w:val="Hyperlink"/>
                <w:rFonts w:asciiTheme="minorBidi" w:hAnsiTheme="minorBidi"/>
                <w:noProof/>
              </w:rPr>
              <w:t>General Infor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39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8881B4" w14:textId="7B36E4D9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0" w:history="1">
            <w:r w:rsidRPr="00E51058">
              <w:rPr>
                <w:rStyle w:val="Hyperlink"/>
                <w:noProof/>
              </w:rPr>
              <w:t>Descriptiv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E4B673" w14:textId="5B3C2696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1" w:history="1">
            <w:r w:rsidRPr="00E51058">
              <w:rPr>
                <w:rStyle w:val="Hyperlink"/>
                <w:noProof/>
              </w:rPr>
              <w:t>Annual Scientific P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382E60" w14:textId="7991394F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2" w:history="1">
            <w:r w:rsidRPr="00E51058">
              <w:rPr>
                <w:rStyle w:val="Hyperlink"/>
                <w:noProof/>
              </w:rPr>
              <w:t>Average Citations Per Ye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57CF20" w14:textId="0971B53F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3" w:history="1">
            <w:r w:rsidRPr="00E51058">
              <w:rPr>
                <w:rStyle w:val="Hyperlink"/>
                <w:noProof/>
              </w:rPr>
              <w:t>Three Field Pl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B1C595" w14:textId="0CEE4B65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4" w:history="1">
            <w:r w:rsidRPr="00E51058">
              <w:rPr>
                <w:rStyle w:val="Hyperlink"/>
                <w:rFonts w:asciiTheme="minorBidi" w:hAnsiTheme="minorBidi"/>
                <w:noProof/>
              </w:rPr>
              <w:t>Sour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F5CDDD" w14:textId="77712599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5" w:history="1">
            <w:r w:rsidRPr="00E51058">
              <w:rPr>
                <w:rStyle w:val="Hyperlink"/>
                <w:noProof/>
              </w:rPr>
              <w:t>Most Relevant Sour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E77E2A" w14:textId="6A369228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6" w:history="1">
            <w:r w:rsidRPr="00E51058">
              <w:rPr>
                <w:rStyle w:val="Hyperlink"/>
                <w:noProof/>
              </w:rPr>
              <w:t>Most Local Cited Sour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DFD3CB" w14:textId="2BCA6930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7" w:history="1">
            <w:r w:rsidRPr="00E51058">
              <w:rPr>
                <w:rStyle w:val="Hyperlink"/>
                <w:noProof/>
              </w:rPr>
              <w:t>Core Sources by Bradford’s La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CCF7F9" w14:textId="5191208A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8" w:history="1">
            <w:r w:rsidRPr="00E51058">
              <w:rPr>
                <w:rStyle w:val="Hyperlink"/>
                <w:noProof/>
              </w:rPr>
              <w:t>Sources Local Impact by G-Inde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51F482" w14:textId="7B4717DC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09" w:history="1">
            <w:r w:rsidRPr="00E51058">
              <w:rPr>
                <w:rStyle w:val="Hyperlink"/>
                <w:noProof/>
              </w:rPr>
              <w:t>Sources Local Impact by H-Inde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1DEC08" w14:textId="100BB06C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0" w:history="1">
            <w:r w:rsidRPr="00E51058">
              <w:rPr>
                <w:rStyle w:val="Hyperlink"/>
                <w:noProof/>
              </w:rPr>
              <w:t>Sources Local Impact by M-Inde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F4A959" w14:textId="3F243A08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1" w:history="1">
            <w:r w:rsidRPr="00E51058">
              <w:rPr>
                <w:rStyle w:val="Hyperlink"/>
                <w:noProof/>
              </w:rPr>
              <w:t>Sources Local Impact by Total Cit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11AF3F" w14:textId="5896E14F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2" w:history="1">
            <w:r w:rsidRPr="00E51058">
              <w:rPr>
                <w:rStyle w:val="Hyperlink"/>
                <w:noProof/>
              </w:rPr>
              <w:t>Local Impac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7CDDA6" w14:textId="730AD0FF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3" w:history="1">
            <w:r w:rsidRPr="00E51058">
              <w:rPr>
                <w:rStyle w:val="Hyperlink"/>
                <w:noProof/>
              </w:rPr>
              <w:t>Sources’ Production Over tim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501A60" w14:textId="3A5E5065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4" w:history="1">
            <w:r w:rsidRPr="00E51058">
              <w:rPr>
                <w:rStyle w:val="Hyperlink"/>
                <w:rFonts w:asciiTheme="minorBidi" w:hAnsiTheme="minorBidi"/>
                <w:noProof/>
              </w:rPr>
              <w:t>Auth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108C06" w14:textId="23859FB3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5" w:history="1">
            <w:r w:rsidRPr="00E51058">
              <w:rPr>
                <w:rStyle w:val="Hyperlink"/>
                <w:noProof/>
              </w:rPr>
              <w:t>Most Local Cited Auth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D89007" w14:textId="3CCE08F6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6" w:history="1">
            <w:r w:rsidRPr="00E51058">
              <w:rPr>
                <w:rStyle w:val="Hyperlink"/>
                <w:noProof/>
              </w:rPr>
              <w:t>Author Productivity through Lotka’s La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1A522F" w14:textId="4ABC25D1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7" w:history="1">
            <w:r w:rsidRPr="00E51058">
              <w:rPr>
                <w:rStyle w:val="Hyperlink"/>
                <w:noProof/>
              </w:rPr>
              <w:t>Author’s Local Impact by H inde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CF8F4A" w14:textId="3F786FFF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8" w:history="1">
            <w:r w:rsidRPr="00E51058">
              <w:rPr>
                <w:rStyle w:val="Hyperlink"/>
                <w:noProof/>
              </w:rPr>
              <w:t>Author’s Local Impact by G inde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B90F41" w14:textId="4CEBD8DD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19" w:history="1">
            <w:r w:rsidRPr="00E51058">
              <w:rPr>
                <w:rStyle w:val="Hyperlink"/>
                <w:noProof/>
              </w:rPr>
              <w:t>Author’s Local Impact by M inde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8B16BD" w14:textId="1E46F17D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0" w:history="1">
            <w:r w:rsidRPr="00E51058">
              <w:rPr>
                <w:rStyle w:val="Hyperlink"/>
                <w:noProof/>
              </w:rPr>
              <w:t>Author’s Local Impact by Total Cit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F4409B" w14:textId="50F1ADF8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1" w:history="1">
            <w:r w:rsidRPr="00E51058">
              <w:rPr>
                <w:rStyle w:val="Hyperlink"/>
                <w:rFonts w:asciiTheme="minorBidi" w:hAnsiTheme="minorBidi"/>
                <w:noProof/>
              </w:rPr>
              <w:t>Docu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5F3C05" w14:textId="4C289641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2" w:history="1">
            <w:r w:rsidRPr="00E51058">
              <w:rPr>
                <w:rStyle w:val="Hyperlink"/>
                <w:noProof/>
              </w:rPr>
              <w:t>Most Global Cited Docu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8E711F" w14:textId="6B7BD7FE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3" w:history="1">
            <w:r w:rsidRPr="00E51058">
              <w:rPr>
                <w:rStyle w:val="Hyperlink"/>
                <w:noProof/>
              </w:rPr>
              <w:t>Most Local Cited Docu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9692FE" w14:textId="1D7F9A69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4" w:history="1">
            <w:r w:rsidRPr="00E51058">
              <w:rPr>
                <w:rStyle w:val="Hyperlink"/>
                <w:noProof/>
              </w:rPr>
              <w:t>Most Local Cited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920737" w14:textId="66DB02C2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5" w:history="1">
            <w:r w:rsidRPr="00E51058">
              <w:rPr>
                <w:rStyle w:val="Hyperlink"/>
                <w:noProof/>
              </w:rPr>
              <w:t>Most Relevant Keywords Pl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2BCD60" w14:textId="408EDCD3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6" w:history="1">
            <w:r w:rsidRPr="00E51058">
              <w:rPr>
                <w:rStyle w:val="Hyperlink"/>
                <w:noProof/>
              </w:rPr>
              <w:t>Most Relevant Authors Keywo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72DA94" w14:textId="0EE1C6EA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7" w:history="1">
            <w:r w:rsidRPr="00E51058">
              <w:rPr>
                <w:rStyle w:val="Hyperlink"/>
                <w:noProof/>
              </w:rPr>
              <w:t>Most Relevant Unigram words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383F87" w14:textId="2DB38DB1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8" w:history="1">
            <w:r w:rsidRPr="00E51058">
              <w:rPr>
                <w:rStyle w:val="Hyperlink"/>
                <w:noProof/>
              </w:rPr>
              <w:t>Most Relevant Bigram words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E9D6C4" w14:textId="450362F2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29" w:history="1">
            <w:r w:rsidRPr="00E51058">
              <w:rPr>
                <w:rStyle w:val="Hyperlink"/>
                <w:noProof/>
              </w:rPr>
              <w:t>Most Relevant Trigram words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E0E3EF" w14:textId="17ABB1A0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0" w:history="1">
            <w:r w:rsidRPr="00E51058">
              <w:rPr>
                <w:rStyle w:val="Hyperlink"/>
                <w:noProof/>
              </w:rPr>
              <w:t>Most Relevant Unigram words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9533A6" w14:textId="16EBE5E3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1" w:history="1">
            <w:r w:rsidRPr="00E51058">
              <w:rPr>
                <w:rStyle w:val="Hyperlink"/>
                <w:noProof/>
              </w:rPr>
              <w:t>Most Relevant Bigram words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EB2964" w14:textId="7DDBFD45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2" w:history="1">
            <w:r w:rsidRPr="00E51058">
              <w:rPr>
                <w:rStyle w:val="Hyperlink"/>
                <w:noProof/>
              </w:rPr>
              <w:t>Most Relevant Trigram words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9FC31C" w14:textId="41891AC1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3" w:history="1">
            <w:r w:rsidRPr="00E51058">
              <w:rPr>
                <w:rStyle w:val="Hyperlink"/>
                <w:noProof/>
              </w:rPr>
              <w:t>Trend Topic of Author Keywo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0CE495" w14:textId="0B7017B7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4" w:history="1">
            <w:r w:rsidRPr="00E51058">
              <w:rPr>
                <w:rStyle w:val="Hyperlink"/>
                <w:noProof/>
              </w:rPr>
              <w:t>Conceptual Struct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AA190D" w14:textId="063EA132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5" w:history="1">
            <w:r w:rsidRPr="00E51058">
              <w:rPr>
                <w:rStyle w:val="Hyperlink"/>
                <w:noProof/>
              </w:rPr>
              <w:t>Co-Occurrence Network of Keyword Pl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8FB0F0" w14:textId="76340834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6" w:history="1">
            <w:r w:rsidRPr="00E51058">
              <w:rPr>
                <w:rStyle w:val="Hyperlink"/>
                <w:noProof/>
              </w:rPr>
              <w:t>Co-Occurrence Network of Author Keywor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8396EB" w14:textId="0BD0C64A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7" w:history="1">
            <w:r w:rsidRPr="00E51058">
              <w:rPr>
                <w:rStyle w:val="Hyperlink"/>
                <w:noProof/>
              </w:rPr>
              <w:t>Co-Occurrence Network of Unigram words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418F65" w14:textId="3FEA0A8E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8" w:history="1">
            <w:r w:rsidRPr="00E51058">
              <w:rPr>
                <w:rStyle w:val="Hyperlink"/>
                <w:noProof/>
              </w:rPr>
              <w:t>Co-Occurrence Network of Bigram words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270BEF" w14:textId="016A2BD7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39" w:history="1">
            <w:r w:rsidRPr="00E51058">
              <w:rPr>
                <w:rStyle w:val="Hyperlink"/>
                <w:noProof/>
              </w:rPr>
              <w:t>Co-Occurrence Network of Trigram words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017510" w14:textId="3F75DBBA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0" w:history="1">
            <w:r w:rsidRPr="00E51058">
              <w:rPr>
                <w:rStyle w:val="Hyperlink"/>
                <w:noProof/>
              </w:rPr>
              <w:t>Co-Occurrence Network of Unigram words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F4CB38" w14:textId="33D27B0F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1" w:history="1">
            <w:r w:rsidRPr="00E51058">
              <w:rPr>
                <w:rStyle w:val="Hyperlink"/>
                <w:noProof/>
              </w:rPr>
              <w:t>Co-Occurrence Network of Bigram words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24E61C" w14:textId="3E258070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2" w:history="1">
            <w:r w:rsidRPr="00E51058">
              <w:rPr>
                <w:rStyle w:val="Hyperlink"/>
                <w:noProof/>
              </w:rPr>
              <w:t>Co-Occurrence Network of Trigram words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9C6D94" w14:textId="75E02926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3" w:history="1">
            <w:r w:rsidRPr="00E51058">
              <w:rPr>
                <w:rStyle w:val="Hyperlink"/>
                <w:noProof/>
              </w:rPr>
              <w:t>Thematic Ma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24A375" w14:textId="764605FB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4" w:history="1">
            <w:r w:rsidRPr="00E51058">
              <w:rPr>
                <w:rStyle w:val="Hyperlink"/>
                <w:noProof/>
              </w:rPr>
              <w:t>Thematic Map Keyword Pl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9F6711" w14:textId="02AE5786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5" w:history="1">
            <w:r w:rsidRPr="00E51058">
              <w:rPr>
                <w:rStyle w:val="Hyperlink"/>
                <w:noProof/>
              </w:rPr>
              <w:t>Thematic Network Keyword Pl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41CD6B" w14:textId="22B741DC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6" w:history="1">
            <w:r w:rsidRPr="00E51058">
              <w:rPr>
                <w:rStyle w:val="Hyperlink"/>
                <w:noProof/>
              </w:rPr>
              <w:t>Thematic Map Authors Keywor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725E55" w14:textId="360CE200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7" w:history="1">
            <w:r w:rsidRPr="00E51058">
              <w:rPr>
                <w:rStyle w:val="Hyperlink"/>
                <w:noProof/>
              </w:rPr>
              <w:t>Thematic Network Authors Keywor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99C244" w14:textId="2B7A4443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8" w:history="1">
            <w:r w:rsidRPr="00E51058">
              <w:rPr>
                <w:rStyle w:val="Hyperlink"/>
                <w:noProof/>
              </w:rPr>
              <w:t>Thematic Map Unigram Word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BE66F3" w14:textId="0BBBF856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49" w:history="1">
            <w:r w:rsidRPr="00E51058">
              <w:rPr>
                <w:rStyle w:val="Hyperlink"/>
                <w:noProof/>
              </w:rPr>
              <w:t>Thematic Network Unigram Word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802D40" w14:textId="27C944B2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0" w:history="1">
            <w:r w:rsidRPr="00E51058">
              <w:rPr>
                <w:rStyle w:val="Hyperlink"/>
                <w:noProof/>
              </w:rPr>
              <w:t>Thematic Map Bigram Word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54DA34" w14:textId="2445FF80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1" w:history="1">
            <w:r w:rsidRPr="00E51058">
              <w:rPr>
                <w:rStyle w:val="Hyperlink"/>
                <w:noProof/>
              </w:rPr>
              <w:t>Thematic Network Bigram Word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43AA3A" w14:textId="0819F3AC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2" w:history="1">
            <w:r w:rsidRPr="00E51058">
              <w:rPr>
                <w:rStyle w:val="Hyperlink"/>
                <w:noProof/>
              </w:rPr>
              <w:t>Thematic Map Trigram Word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E6226E" w14:textId="2756738E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3" w:history="1">
            <w:r w:rsidRPr="00E51058">
              <w:rPr>
                <w:rStyle w:val="Hyperlink"/>
                <w:noProof/>
              </w:rPr>
              <w:t>Thematic Network Trigram Word in tit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C398A4" w14:textId="3250EEAD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4" w:history="1">
            <w:r w:rsidRPr="00E51058">
              <w:rPr>
                <w:rStyle w:val="Hyperlink"/>
                <w:noProof/>
              </w:rPr>
              <w:t>Thematic Map Unigram Word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C38922" w14:textId="485E5CDE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5" w:history="1">
            <w:r w:rsidRPr="00E51058">
              <w:rPr>
                <w:rStyle w:val="Hyperlink"/>
                <w:noProof/>
              </w:rPr>
              <w:t>Thematic Network Unigram Word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70AC5C" w14:textId="44019095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6" w:history="1">
            <w:r w:rsidRPr="00E51058">
              <w:rPr>
                <w:rStyle w:val="Hyperlink"/>
                <w:noProof/>
              </w:rPr>
              <w:t>Thematic Map Bigram Word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914729" w14:textId="1050A028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7" w:history="1">
            <w:r w:rsidRPr="00E51058">
              <w:rPr>
                <w:rStyle w:val="Hyperlink"/>
                <w:noProof/>
              </w:rPr>
              <w:t>Thematic Network Bigram Word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63CA2F" w14:textId="04DC7402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8" w:history="1">
            <w:r w:rsidRPr="00E51058">
              <w:rPr>
                <w:rStyle w:val="Hyperlink"/>
                <w:noProof/>
              </w:rPr>
              <w:t>Thematic Map Trigram Word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504231" w14:textId="7189DE1C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59" w:history="1">
            <w:r w:rsidRPr="00E51058">
              <w:rPr>
                <w:rStyle w:val="Hyperlink"/>
                <w:noProof/>
              </w:rPr>
              <w:t>Thematic Network Trigram Word in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0838D4" w14:textId="7E1D42C0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0" w:history="1">
            <w:r w:rsidRPr="00E51058">
              <w:rPr>
                <w:rStyle w:val="Hyperlink"/>
                <w:noProof/>
              </w:rPr>
              <w:t>Correspondence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78ED90" w14:textId="57EB6374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1" w:history="1">
            <w:r w:rsidRPr="00E51058">
              <w:rPr>
                <w:rStyle w:val="Hyperlink"/>
                <w:noProof/>
              </w:rPr>
              <w:t>Multiple Correspondence Analysis of Keyword Pl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3E9145" w14:textId="46BDF136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2" w:history="1">
            <w:r w:rsidRPr="00E51058">
              <w:rPr>
                <w:rStyle w:val="Hyperlink"/>
                <w:noProof/>
              </w:rPr>
              <w:t>Correspondence Analysis of Keyword Pl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57C362" w14:textId="3B9DFD4B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3" w:history="1">
            <w:r w:rsidRPr="00E51058">
              <w:rPr>
                <w:rStyle w:val="Hyperlink"/>
                <w:noProof/>
              </w:rPr>
              <w:t>Multiple Correspondence Analysis of Authors Keywo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EF4CBC" w14:textId="1AF445A4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4" w:history="1">
            <w:r w:rsidRPr="00E51058">
              <w:rPr>
                <w:rStyle w:val="Hyperlink"/>
                <w:noProof/>
              </w:rPr>
              <w:t>Correspondence Analysis of Authors Keywo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5FA2BB" w14:textId="45B18063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5" w:history="1">
            <w:r w:rsidRPr="00E51058">
              <w:rPr>
                <w:rStyle w:val="Hyperlink"/>
                <w:noProof/>
              </w:rPr>
              <w:t>Co-citation Net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F2E959" w14:textId="5289FF0B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6" w:history="1">
            <w:r w:rsidRPr="00E51058">
              <w:rPr>
                <w:rStyle w:val="Hyperlink"/>
                <w:noProof/>
              </w:rPr>
              <w:t>Co-Citation Network for Research Artic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EF00A1" w14:textId="29B22AEB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7" w:history="1">
            <w:r w:rsidRPr="00E51058">
              <w:rPr>
                <w:rStyle w:val="Hyperlink"/>
                <w:noProof/>
              </w:rPr>
              <w:t>Co-Citation Network for Auth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F7FFB9" w14:textId="4FD2202B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8" w:history="1">
            <w:r w:rsidRPr="00E51058">
              <w:rPr>
                <w:rStyle w:val="Hyperlink"/>
                <w:noProof/>
              </w:rPr>
              <w:t>Co-Citation Network for Sour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1A30E0" w14:textId="5B9EE79E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69" w:history="1">
            <w:r w:rsidRPr="00E51058">
              <w:rPr>
                <w:rStyle w:val="Hyperlink"/>
                <w:noProof/>
              </w:rPr>
              <w:t>Historiograp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D1E4F5" w14:textId="0E4D5704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70" w:history="1">
            <w:r w:rsidRPr="00E51058">
              <w:rPr>
                <w:rStyle w:val="Hyperlink"/>
                <w:noProof/>
              </w:rPr>
              <w:t>Collaboration Net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494DD8" w14:textId="2CC181F0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71" w:history="1">
            <w:r w:rsidRPr="00E51058">
              <w:rPr>
                <w:rStyle w:val="Hyperlink"/>
                <w:noProof/>
              </w:rPr>
              <w:t>Univers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3C0BD8" w14:textId="3F76956F" w:rsidR="00C71CA3" w:rsidRDefault="00C71CA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72" w:history="1">
            <w:r w:rsidRPr="00E51058">
              <w:rPr>
                <w:rStyle w:val="Hyperlink"/>
                <w:noProof/>
              </w:rPr>
              <w:t>Count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9F3608" w14:textId="751172B2" w:rsidR="00C71CA3" w:rsidRDefault="00C71CA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44654073" w:history="1">
            <w:r w:rsidRPr="00E51058">
              <w:rPr>
                <w:rStyle w:val="Hyperlink"/>
                <w:noProof/>
              </w:rPr>
              <w:t>Countries Collaboration Net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6540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AAE344" w14:textId="3DE8C592" w:rsidR="00C71CA3" w:rsidRDefault="00C71CA3">
          <w:r>
            <w:rPr>
              <w:b/>
              <w:bCs/>
              <w:noProof/>
            </w:rPr>
            <w:fldChar w:fldCharType="end"/>
          </w:r>
        </w:p>
      </w:sdtContent>
    </w:sdt>
    <w:p w14:paraId="66B7C8E5" w14:textId="33A2E829" w:rsidR="000A00AE" w:rsidRDefault="000A00AE" w:rsidP="000A00AE">
      <w:pPr>
        <w:jc w:val="center"/>
        <w:rPr>
          <w:rFonts w:asciiTheme="minorBidi" w:hAnsiTheme="minorBidi"/>
        </w:rPr>
      </w:pPr>
    </w:p>
    <w:p w14:paraId="0BB1471D" w14:textId="34E07B48" w:rsidR="000A00AE" w:rsidRDefault="000A00AE" w:rsidP="000A00AE">
      <w:pPr>
        <w:jc w:val="center"/>
        <w:rPr>
          <w:rFonts w:asciiTheme="minorBidi" w:hAnsiTheme="minorBidi"/>
        </w:rPr>
      </w:pPr>
    </w:p>
    <w:p w14:paraId="22E64164" w14:textId="4AA37314" w:rsidR="00761EC5" w:rsidRDefault="00761EC5" w:rsidP="000A00AE">
      <w:pPr>
        <w:jc w:val="center"/>
        <w:rPr>
          <w:rFonts w:asciiTheme="minorBidi" w:hAnsiTheme="minorBidi"/>
        </w:rPr>
      </w:pPr>
    </w:p>
    <w:p w14:paraId="7B82B5FB" w14:textId="4A21AF14" w:rsidR="00761EC5" w:rsidRDefault="00761EC5" w:rsidP="000A00AE">
      <w:pPr>
        <w:jc w:val="center"/>
        <w:rPr>
          <w:rFonts w:asciiTheme="minorBidi" w:hAnsiTheme="minorBidi"/>
        </w:rPr>
      </w:pPr>
    </w:p>
    <w:p w14:paraId="09465D46" w14:textId="18AE6491" w:rsidR="00761EC5" w:rsidRDefault="00761EC5" w:rsidP="000A00AE">
      <w:pPr>
        <w:jc w:val="center"/>
        <w:rPr>
          <w:rFonts w:asciiTheme="minorBidi" w:hAnsiTheme="minorBidi"/>
        </w:rPr>
      </w:pPr>
    </w:p>
    <w:p w14:paraId="7554C8AB" w14:textId="519A9FDF" w:rsidR="00761EC5" w:rsidRDefault="00761EC5" w:rsidP="000A00AE">
      <w:pPr>
        <w:jc w:val="center"/>
        <w:rPr>
          <w:rFonts w:asciiTheme="minorBidi" w:hAnsiTheme="minorBidi"/>
        </w:rPr>
      </w:pPr>
    </w:p>
    <w:p w14:paraId="33F41C88" w14:textId="3F082AD2" w:rsidR="00761EC5" w:rsidRDefault="00761EC5" w:rsidP="000A00AE">
      <w:pPr>
        <w:jc w:val="center"/>
        <w:rPr>
          <w:rFonts w:asciiTheme="minorBidi" w:hAnsiTheme="minorBidi"/>
        </w:rPr>
      </w:pPr>
    </w:p>
    <w:p w14:paraId="375F9F85" w14:textId="2F478711" w:rsidR="00761EC5" w:rsidRDefault="00761EC5" w:rsidP="000A00AE">
      <w:pPr>
        <w:jc w:val="center"/>
        <w:rPr>
          <w:rFonts w:asciiTheme="minorBidi" w:hAnsiTheme="minorBidi"/>
        </w:rPr>
      </w:pPr>
    </w:p>
    <w:p w14:paraId="661564B9" w14:textId="4E4C2F6D" w:rsidR="00761EC5" w:rsidRDefault="00761EC5" w:rsidP="000A00AE">
      <w:pPr>
        <w:jc w:val="center"/>
        <w:rPr>
          <w:rFonts w:asciiTheme="minorBidi" w:hAnsiTheme="minorBidi"/>
        </w:rPr>
      </w:pPr>
    </w:p>
    <w:p w14:paraId="5BC43672" w14:textId="6787E758" w:rsidR="00761EC5" w:rsidRDefault="00761EC5" w:rsidP="000A00AE">
      <w:pPr>
        <w:jc w:val="center"/>
        <w:rPr>
          <w:rFonts w:asciiTheme="minorBidi" w:hAnsiTheme="minorBidi"/>
        </w:rPr>
      </w:pPr>
    </w:p>
    <w:p w14:paraId="63C30118" w14:textId="2FBE1CE6" w:rsidR="00761EC5" w:rsidRDefault="00761EC5" w:rsidP="000A00AE">
      <w:pPr>
        <w:jc w:val="center"/>
        <w:rPr>
          <w:rFonts w:asciiTheme="minorBidi" w:hAnsiTheme="minorBidi"/>
        </w:rPr>
      </w:pPr>
    </w:p>
    <w:p w14:paraId="2B676D36" w14:textId="5704EAC6" w:rsidR="00761EC5" w:rsidRDefault="00761EC5" w:rsidP="000A00AE">
      <w:pPr>
        <w:jc w:val="center"/>
        <w:rPr>
          <w:rFonts w:asciiTheme="minorBidi" w:hAnsiTheme="minorBidi"/>
        </w:rPr>
      </w:pPr>
    </w:p>
    <w:p w14:paraId="72AF9973" w14:textId="636B7A0A" w:rsidR="00761EC5" w:rsidRDefault="00761EC5" w:rsidP="000A00AE">
      <w:pPr>
        <w:jc w:val="center"/>
        <w:rPr>
          <w:rFonts w:asciiTheme="minorBidi" w:hAnsiTheme="minorBidi"/>
        </w:rPr>
      </w:pPr>
    </w:p>
    <w:p w14:paraId="2D35C865" w14:textId="1FFC0B3C" w:rsidR="00761EC5" w:rsidRDefault="00761EC5" w:rsidP="000A00AE">
      <w:pPr>
        <w:jc w:val="center"/>
        <w:rPr>
          <w:rFonts w:asciiTheme="minorBidi" w:hAnsiTheme="minorBidi"/>
        </w:rPr>
      </w:pPr>
    </w:p>
    <w:p w14:paraId="2347B7EB" w14:textId="6A6451A6" w:rsidR="00761EC5" w:rsidRDefault="00761EC5" w:rsidP="000A00AE">
      <w:pPr>
        <w:jc w:val="center"/>
        <w:rPr>
          <w:rFonts w:asciiTheme="minorBidi" w:hAnsiTheme="minorBidi"/>
        </w:rPr>
      </w:pPr>
    </w:p>
    <w:p w14:paraId="259D317C" w14:textId="1F76234F" w:rsidR="00761EC5" w:rsidRDefault="00761EC5" w:rsidP="000A00AE">
      <w:pPr>
        <w:jc w:val="center"/>
        <w:rPr>
          <w:rFonts w:asciiTheme="minorBidi" w:hAnsiTheme="minorBidi"/>
        </w:rPr>
      </w:pPr>
    </w:p>
    <w:p w14:paraId="12353FD4" w14:textId="77777777" w:rsidR="00761EC5" w:rsidRDefault="00761EC5" w:rsidP="000A00AE">
      <w:pPr>
        <w:jc w:val="center"/>
        <w:rPr>
          <w:rFonts w:asciiTheme="minorBidi" w:hAnsiTheme="minorBidi"/>
          <w:lang w:bidi="fa-IR"/>
        </w:rPr>
      </w:pPr>
    </w:p>
    <w:p w14:paraId="7EE1F3EF" w14:textId="21D75CD3" w:rsidR="000A00AE" w:rsidRDefault="00653559" w:rsidP="00653559">
      <w:pPr>
        <w:pStyle w:val="Heading1"/>
        <w:rPr>
          <w:rFonts w:asciiTheme="minorBidi" w:hAnsiTheme="minorBidi"/>
        </w:rPr>
      </w:pPr>
      <w:bookmarkStart w:id="0" w:name="_Toc144653999"/>
      <w:r>
        <w:rPr>
          <w:rFonts w:asciiTheme="minorBidi" w:hAnsiTheme="minorBidi"/>
        </w:rPr>
        <w:lastRenderedPageBreak/>
        <w:t>General Information</w:t>
      </w:r>
      <w:bookmarkEnd w:id="0"/>
      <w:r>
        <w:rPr>
          <w:rFonts w:asciiTheme="minorBidi" w:hAnsiTheme="minorBidi"/>
        </w:rPr>
        <w:t xml:space="preserve"> </w:t>
      </w:r>
    </w:p>
    <w:p w14:paraId="7628E719" w14:textId="5ABAE63F" w:rsidR="000A00AE" w:rsidRPr="00C252F8" w:rsidRDefault="00EC64B9" w:rsidP="00E972BC">
      <w:pPr>
        <w:pStyle w:val="Heading2"/>
        <w:rPr>
          <w:rFonts w:asciiTheme="minorBidi" w:hAnsiTheme="minorBidi"/>
        </w:rPr>
      </w:pPr>
      <w:bookmarkStart w:id="1" w:name="_Toc144654000"/>
      <w:r w:rsidRPr="00E972BC">
        <w:t>Descriptive</w:t>
      </w:r>
      <w:bookmarkEnd w:id="1"/>
      <w:r w:rsidR="00313D1B" w:rsidRPr="00C252F8">
        <w:rPr>
          <w:rFonts w:asciiTheme="minorBidi" w:hAnsiTheme="minorBidi"/>
        </w:rPr>
        <w:t xml:space="preserve"> </w:t>
      </w:r>
    </w:p>
    <w:tbl>
      <w:tblPr>
        <w:tblW w:w="4300" w:type="dxa"/>
        <w:jc w:val="center"/>
        <w:tblLook w:val="04A0" w:firstRow="1" w:lastRow="0" w:firstColumn="1" w:lastColumn="0" w:noHBand="0" w:noVBand="1"/>
      </w:tblPr>
      <w:tblGrid>
        <w:gridCol w:w="3162"/>
        <w:gridCol w:w="1167"/>
      </w:tblGrid>
      <w:tr w:rsidR="00EC64B9" w:rsidRPr="00EC64B9" w14:paraId="0E2E20B0" w14:textId="77777777" w:rsidTr="00EC64B9">
        <w:trPr>
          <w:trHeight w:val="300"/>
          <w:jc w:val="center"/>
        </w:trPr>
        <w:tc>
          <w:tcPr>
            <w:tcW w:w="4300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D5843CF" w14:textId="77777777" w:rsidR="00EC64B9" w:rsidRPr="00EC64B9" w:rsidRDefault="00EC64B9" w:rsidP="00EC64B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MAIN INFORMATION ABOUT DATA</w:t>
            </w:r>
          </w:p>
        </w:tc>
      </w:tr>
      <w:tr w:rsidR="00EC64B9" w:rsidRPr="00EC64B9" w14:paraId="0D94D003" w14:textId="77777777" w:rsidTr="00EC64B9">
        <w:trPr>
          <w:trHeight w:val="288"/>
          <w:jc w:val="center"/>
        </w:trPr>
        <w:tc>
          <w:tcPr>
            <w:tcW w:w="3162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A8B42A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Timespan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1479E3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C64B9">
              <w:rPr>
                <w:rFonts w:ascii="Calibri" w:eastAsia="Times New Roman" w:hAnsi="Calibri" w:cs="Calibri"/>
                <w:color w:val="000000"/>
              </w:rPr>
              <w:t>2004:2023</w:t>
            </w:r>
          </w:p>
        </w:tc>
      </w:tr>
      <w:tr w:rsidR="00EC64B9" w:rsidRPr="00EC64B9" w14:paraId="1F568334" w14:textId="77777777" w:rsidTr="00EC64B9">
        <w:trPr>
          <w:trHeight w:val="288"/>
          <w:jc w:val="center"/>
        </w:trPr>
        <w:tc>
          <w:tcPr>
            <w:tcW w:w="3162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FCAEB3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Sources (Journals, Books, etc)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C6D7EE" w14:textId="7D3A8EC1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C64B9">
              <w:rPr>
                <w:rFonts w:ascii="Calibri" w:eastAsia="Times New Roman" w:hAnsi="Calibri" w:cs="Calibri"/>
                <w:color w:val="000000"/>
              </w:rPr>
              <w:t>1</w:t>
            </w:r>
            <w:r w:rsidR="00633D61">
              <w:rPr>
                <w:rFonts w:ascii="Calibri" w:eastAsia="Times New Roman" w:hAnsi="Calibri" w:cs="Calibri"/>
                <w:color w:val="000000"/>
              </w:rPr>
              <w:t>,</w:t>
            </w:r>
            <w:r w:rsidRPr="00EC64B9">
              <w:rPr>
                <w:rFonts w:ascii="Calibri" w:eastAsia="Times New Roman" w:hAnsi="Calibri" w:cs="Calibri"/>
                <w:color w:val="000000"/>
              </w:rPr>
              <w:t>125</w:t>
            </w:r>
          </w:p>
        </w:tc>
      </w:tr>
      <w:tr w:rsidR="00EC64B9" w:rsidRPr="00EC64B9" w14:paraId="33000411" w14:textId="77777777" w:rsidTr="00EC64B9">
        <w:trPr>
          <w:trHeight w:val="288"/>
          <w:jc w:val="center"/>
        </w:trPr>
        <w:tc>
          <w:tcPr>
            <w:tcW w:w="3162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F42F24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Documents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C15C55" w14:textId="4A837C65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C64B9">
              <w:rPr>
                <w:rFonts w:ascii="Calibri" w:eastAsia="Times New Roman" w:hAnsi="Calibri" w:cs="Calibri"/>
                <w:color w:val="000000"/>
              </w:rPr>
              <w:t>12</w:t>
            </w:r>
            <w:r w:rsidR="00633D61">
              <w:rPr>
                <w:rFonts w:ascii="Calibri" w:eastAsia="Times New Roman" w:hAnsi="Calibri" w:cs="Calibri"/>
                <w:color w:val="000000"/>
              </w:rPr>
              <w:t>,</w:t>
            </w:r>
            <w:r w:rsidRPr="00EC64B9">
              <w:rPr>
                <w:rFonts w:ascii="Calibri" w:eastAsia="Times New Roman" w:hAnsi="Calibri" w:cs="Calibri"/>
                <w:color w:val="000000"/>
              </w:rPr>
              <w:t>700</w:t>
            </w:r>
          </w:p>
        </w:tc>
      </w:tr>
      <w:tr w:rsidR="00EC64B9" w:rsidRPr="00EC64B9" w14:paraId="7052ACD7" w14:textId="77777777" w:rsidTr="00EC64B9">
        <w:trPr>
          <w:trHeight w:val="288"/>
          <w:jc w:val="center"/>
        </w:trPr>
        <w:tc>
          <w:tcPr>
            <w:tcW w:w="3162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A8DC31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Annual Growth Rate %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13F960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C64B9">
              <w:rPr>
                <w:rFonts w:ascii="Calibri" w:eastAsia="Times New Roman" w:hAnsi="Calibri" w:cs="Calibri"/>
                <w:color w:val="000000"/>
              </w:rPr>
              <w:t>28.12</w:t>
            </w:r>
          </w:p>
        </w:tc>
      </w:tr>
      <w:tr w:rsidR="00EC64B9" w:rsidRPr="00EC64B9" w14:paraId="5A192EDD" w14:textId="77777777" w:rsidTr="00EC64B9">
        <w:trPr>
          <w:trHeight w:val="288"/>
          <w:jc w:val="center"/>
        </w:trPr>
        <w:tc>
          <w:tcPr>
            <w:tcW w:w="3162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BDB38F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Document Average Age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9E4DBD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C64B9">
              <w:rPr>
                <w:rFonts w:ascii="Calibri" w:eastAsia="Times New Roman" w:hAnsi="Calibri" w:cs="Calibri"/>
                <w:color w:val="000000"/>
              </w:rPr>
              <w:t>5.03</w:t>
            </w:r>
          </w:p>
        </w:tc>
      </w:tr>
      <w:tr w:rsidR="00EC64B9" w:rsidRPr="00EC64B9" w14:paraId="42BA2072" w14:textId="77777777" w:rsidTr="00EC64B9">
        <w:trPr>
          <w:trHeight w:val="288"/>
          <w:jc w:val="center"/>
        </w:trPr>
        <w:tc>
          <w:tcPr>
            <w:tcW w:w="3162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27C102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Average citations per doc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2432B4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C64B9">
              <w:rPr>
                <w:rFonts w:ascii="Calibri" w:eastAsia="Times New Roman" w:hAnsi="Calibri" w:cs="Calibri"/>
                <w:color w:val="000000"/>
              </w:rPr>
              <w:t>22.51</w:t>
            </w:r>
          </w:p>
        </w:tc>
      </w:tr>
      <w:tr w:rsidR="00EC64B9" w:rsidRPr="00EC64B9" w14:paraId="69A7EEF1" w14:textId="77777777" w:rsidTr="00EC64B9">
        <w:trPr>
          <w:trHeight w:val="300"/>
          <w:jc w:val="center"/>
        </w:trPr>
        <w:tc>
          <w:tcPr>
            <w:tcW w:w="316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7B9565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References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1F37AF" w14:textId="31481951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C64B9">
              <w:rPr>
                <w:rFonts w:ascii="Calibri" w:eastAsia="Times New Roman" w:hAnsi="Calibri" w:cs="Calibri"/>
                <w:color w:val="000000"/>
              </w:rPr>
              <w:t>279</w:t>
            </w:r>
            <w:r w:rsidR="00633D61">
              <w:rPr>
                <w:rFonts w:ascii="Calibri" w:eastAsia="Times New Roman" w:hAnsi="Calibri" w:cs="Calibri"/>
                <w:color w:val="000000"/>
              </w:rPr>
              <w:t>,</w:t>
            </w:r>
            <w:r w:rsidRPr="00EC64B9">
              <w:rPr>
                <w:rFonts w:ascii="Calibri" w:eastAsia="Times New Roman" w:hAnsi="Calibri" w:cs="Calibri"/>
                <w:color w:val="000000"/>
              </w:rPr>
              <w:t>617</w:t>
            </w:r>
          </w:p>
        </w:tc>
      </w:tr>
    </w:tbl>
    <w:p w14:paraId="265B81DC" w14:textId="77777777" w:rsidR="00313D1B" w:rsidRPr="00313D1B" w:rsidRDefault="00313D1B" w:rsidP="00313D1B">
      <w:pPr>
        <w:rPr>
          <w:rFonts w:asciiTheme="minorBidi" w:hAnsiTheme="minorBidi"/>
        </w:rPr>
      </w:pPr>
    </w:p>
    <w:tbl>
      <w:tblPr>
        <w:tblW w:w="3600" w:type="dxa"/>
        <w:jc w:val="center"/>
        <w:tblLook w:val="04A0" w:firstRow="1" w:lastRow="0" w:firstColumn="1" w:lastColumn="0" w:noHBand="0" w:noVBand="1"/>
      </w:tblPr>
      <w:tblGrid>
        <w:gridCol w:w="2840"/>
        <w:gridCol w:w="829"/>
      </w:tblGrid>
      <w:tr w:rsidR="00EC64B9" w:rsidRPr="00EC64B9" w14:paraId="6D8BE874" w14:textId="77777777" w:rsidTr="00B31D29">
        <w:trPr>
          <w:trHeight w:val="300"/>
          <w:jc w:val="center"/>
        </w:trPr>
        <w:tc>
          <w:tcPr>
            <w:tcW w:w="3600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0BFEA4A" w14:textId="77777777" w:rsidR="00EC64B9" w:rsidRPr="00EC64B9" w:rsidRDefault="00EC64B9" w:rsidP="00EC64B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DOCUMENT CONTENTS</w:t>
            </w:r>
          </w:p>
        </w:tc>
      </w:tr>
      <w:tr w:rsidR="00EC64B9" w:rsidRPr="00EC64B9" w14:paraId="4630754E" w14:textId="77777777" w:rsidTr="00B31D29">
        <w:trPr>
          <w:trHeight w:val="288"/>
          <w:jc w:val="center"/>
        </w:trPr>
        <w:tc>
          <w:tcPr>
            <w:tcW w:w="284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61A699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Keywords Plus (ID)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410A2E" w14:textId="64781B19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C64B9">
              <w:rPr>
                <w:rFonts w:ascii="Calibri" w:eastAsia="Times New Roman" w:hAnsi="Calibri" w:cs="Calibri"/>
                <w:color w:val="000000"/>
              </w:rPr>
              <w:t>13</w:t>
            </w:r>
            <w:r w:rsidR="00B31D29">
              <w:rPr>
                <w:rFonts w:ascii="Calibri" w:eastAsia="Times New Roman" w:hAnsi="Calibri" w:cs="Calibri"/>
                <w:color w:val="000000"/>
              </w:rPr>
              <w:t>,</w:t>
            </w:r>
            <w:r w:rsidRPr="00EC64B9">
              <w:rPr>
                <w:rFonts w:ascii="Calibri" w:eastAsia="Times New Roman" w:hAnsi="Calibri" w:cs="Calibri"/>
                <w:color w:val="000000"/>
              </w:rPr>
              <w:t>707</w:t>
            </w:r>
          </w:p>
        </w:tc>
      </w:tr>
      <w:tr w:rsidR="00EC64B9" w:rsidRPr="00EC64B9" w14:paraId="42570E85" w14:textId="77777777" w:rsidTr="00B31D29">
        <w:trPr>
          <w:trHeight w:val="300"/>
          <w:jc w:val="center"/>
        </w:trPr>
        <w:tc>
          <w:tcPr>
            <w:tcW w:w="2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110F12" w14:textId="77777777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C64B9">
              <w:rPr>
                <w:rFonts w:ascii="Calibri" w:eastAsia="Times New Roman" w:hAnsi="Calibri" w:cs="Calibri"/>
                <w:b/>
                <w:bCs/>
                <w:color w:val="000000"/>
              </w:rPr>
              <w:t>Author's Keywords (DE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7C084B" w14:textId="6EB47136" w:rsidR="00EC64B9" w:rsidRPr="00EC64B9" w:rsidRDefault="00EC64B9" w:rsidP="00EC64B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C64B9">
              <w:rPr>
                <w:rFonts w:ascii="Calibri" w:eastAsia="Times New Roman" w:hAnsi="Calibri" w:cs="Calibri"/>
                <w:color w:val="000000"/>
              </w:rPr>
              <w:t>19</w:t>
            </w:r>
            <w:r w:rsidR="00B31D29">
              <w:rPr>
                <w:rFonts w:ascii="Calibri" w:eastAsia="Times New Roman" w:hAnsi="Calibri" w:cs="Calibri"/>
                <w:color w:val="000000"/>
              </w:rPr>
              <w:t>,</w:t>
            </w:r>
            <w:r w:rsidRPr="00EC64B9">
              <w:rPr>
                <w:rFonts w:ascii="Calibri" w:eastAsia="Times New Roman" w:hAnsi="Calibri" w:cs="Calibri"/>
                <w:color w:val="000000"/>
              </w:rPr>
              <w:t>062</w:t>
            </w:r>
          </w:p>
        </w:tc>
      </w:tr>
    </w:tbl>
    <w:p w14:paraId="6618E955" w14:textId="113A45F5" w:rsidR="00D656FE" w:rsidRDefault="00D656FE" w:rsidP="000A00AE">
      <w:pPr>
        <w:jc w:val="center"/>
      </w:pPr>
    </w:p>
    <w:tbl>
      <w:tblPr>
        <w:tblW w:w="4026" w:type="dxa"/>
        <w:jc w:val="center"/>
        <w:tblLook w:val="04A0" w:firstRow="1" w:lastRow="0" w:firstColumn="1" w:lastColumn="0" w:noHBand="0" w:noVBand="1"/>
      </w:tblPr>
      <w:tblGrid>
        <w:gridCol w:w="3252"/>
        <w:gridCol w:w="829"/>
      </w:tblGrid>
      <w:tr w:rsidR="001D394D" w:rsidRPr="001D394D" w14:paraId="2DB33CB6" w14:textId="77777777" w:rsidTr="001D394D">
        <w:trPr>
          <w:trHeight w:val="300"/>
          <w:jc w:val="center"/>
        </w:trPr>
        <w:tc>
          <w:tcPr>
            <w:tcW w:w="4023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72DA8D7" w14:textId="77777777" w:rsidR="001D394D" w:rsidRPr="001D394D" w:rsidRDefault="001D394D" w:rsidP="001D394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D394D">
              <w:rPr>
                <w:rFonts w:ascii="Calibri" w:eastAsia="Times New Roman" w:hAnsi="Calibri" w:cs="Calibri"/>
                <w:b/>
                <w:bCs/>
                <w:color w:val="000000"/>
              </w:rPr>
              <w:t>AUTHORS</w:t>
            </w:r>
          </w:p>
        </w:tc>
      </w:tr>
      <w:tr w:rsidR="001D394D" w:rsidRPr="001D394D" w14:paraId="49FF954D" w14:textId="77777777" w:rsidTr="001D394D">
        <w:trPr>
          <w:trHeight w:val="300"/>
          <w:jc w:val="center"/>
        </w:trPr>
        <w:tc>
          <w:tcPr>
            <w:tcW w:w="325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2CEEA7" w14:textId="77777777" w:rsidR="001D394D" w:rsidRPr="001D394D" w:rsidRDefault="001D394D" w:rsidP="001D394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D394D">
              <w:rPr>
                <w:rFonts w:ascii="Calibri" w:eastAsia="Times New Roman" w:hAnsi="Calibri" w:cs="Calibri"/>
                <w:b/>
                <w:bCs/>
                <w:color w:val="000000"/>
              </w:rPr>
              <w:t>Authors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CC6305" w14:textId="2124089B" w:rsidR="001D394D" w:rsidRPr="001D394D" w:rsidRDefault="001D394D" w:rsidP="001D394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1D394D">
              <w:rPr>
                <w:rFonts w:ascii="Calibri" w:eastAsia="Times New Roman" w:hAnsi="Calibri" w:cs="Calibri"/>
                <w:color w:val="000000"/>
              </w:rPr>
              <w:t>29</w:t>
            </w:r>
            <w:r>
              <w:rPr>
                <w:rFonts w:ascii="Calibri" w:eastAsia="Times New Roman" w:hAnsi="Calibri" w:cs="Calibri"/>
                <w:color w:val="000000"/>
              </w:rPr>
              <w:t>,</w:t>
            </w:r>
            <w:r w:rsidRPr="001D394D">
              <w:rPr>
                <w:rFonts w:ascii="Calibri" w:eastAsia="Times New Roman" w:hAnsi="Calibri" w:cs="Calibri"/>
                <w:color w:val="000000"/>
              </w:rPr>
              <w:t>125</w:t>
            </w:r>
          </w:p>
        </w:tc>
      </w:tr>
      <w:tr w:rsidR="001D394D" w:rsidRPr="001D394D" w14:paraId="5821BB87" w14:textId="77777777" w:rsidTr="001D394D">
        <w:trPr>
          <w:trHeight w:val="300"/>
          <w:jc w:val="center"/>
        </w:trPr>
        <w:tc>
          <w:tcPr>
            <w:tcW w:w="32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0F86AF" w14:textId="77777777" w:rsidR="001D394D" w:rsidRPr="001D394D" w:rsidRDefault="001D394D" w:rsidP="001D394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D394D">
              <w:rPr>
                <w:rFonts w:ascii="Calibri" w:eastAsia="Times New Roman" w:hAnsi="Calibri" w:cs="Calibri"/>
                <w:b/>
                <w:bCs/>
                <w:color w:val="000000"/>
              </w:rPr>
              <w:t>Authors of single-authored docs</w:t>
            </w:r>
          </w:p>
        </w:tc>
        <w:tc>
          <w:tcPr>
            <w:tcW w:w="77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AECE01" w14:textId="77777777" w:rsidR="001D394D" w:rsidRPr="001D394D" w:rsidRDefault="001D394D" w:rsidP="001D394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1D394D">
              <w:rPr>
                <w:rFonts w:ascii="Calibri" w:eastAsia="Times New Roman" w:hAnsi="Calibri" w:cs="Calibri"/>
                <w:color w:val="000000"/>
              </w:rPr>
              <w:t>111</w:t>
            </w:r>
          </w:p>
        </w:tc>
      </w:tr>
    </w:tbl>
    <w:p w14:paraId="039A8021" w14:textId="5553FC56" w:rsidR="001D394D" w:rsidRDefault="001D394D" w:rsidP="000A00AE">
      <w:pPr>
        <w:jc w:val="center"/>
      </w:pPr>
    </w:p>
    <w:tbl>
      <w:tblPr>
        <w:tblW w:w="3864" w:type="dxa"/>
        <w:jc w:val="center"/>
        <w:tblLook w:val="04A0" w:firstRow="1" w:lastRow="0" w:firstColumn="1" w:lastColumn="0" w:noHBand="0" w:noVBand="1"/>
      </w:tblPr>
      <w:tblGrid>
        <w:gridCol w:w="3145"/>
        <w:gridCol w:w="719"/>
      </w:tblGrid>
      <w:tr w:rsidR="00F76B1F" w:rsidRPr="00F76B1F" w14:paraId="3FE3DE5E" w14:textId="77777777" w:rsidTr="00F76B1F">
        <w:trPr>
          <w:trHeight w:val="300"/>
          <w:jc w:val="center"/>
        </w:trPr>
        <w:tc>
          <w:tcPr>
            <w:tcW w:w="3864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F4186F9" w14:textId="77777777" w:rsidR="00F76B1F" w:rsidRPr="00F76B1F" w:rsidRDefault="00F76B1F" w:rsidP="00F76B1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76B1F">
              <w:rPr>
                <w:rFonts w:ascii="Calibri" w:eastAsia="Times New Roman" w:hAnsi="Calibri" w:cs="Calibri"/>
                <w:b/>
                <w:bCs/>
                <w:color w:val="000000"/>
              </w:rPr>
              <w:t>AUTHORS COLLABORATION</w:t>
            </w:r>
          </w:p>
        </w:tc>
      </w:tr>
      <w:tr w:rsidR="00F76B1F" w:rsidRPr="00F76B1F" w14:paraId="78653581" w14:textId="77777777" w:rsidTr="00F76B1F">
        <w:trPr>
          <w:trHeight w:val="288"/>
          <w:jc w:val="center"/>
        </w:trPr>
        <w:tc>
          <w:tcPr>
            <w:tcW w:w="314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D682CF" w14:textId="77777777" w:rsidR="00F76B1F" w:rsidRPr="00F76B1F" w:rsidRDefault="00F76B1F" w:rsidP="00F76B1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76B1F">
              <w:rPr>
                <w:rFonts w:ascii="Calibri" w:eastAsia="Times New Roman" w:hAnsi="Calibri" w:cs="Calibri"/>
                <w:b/>
                <w:bCs/>
                <w:color w:val="000000"/>
              </w:rPr>
              <w:t>Single-authored docs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64FDB0" w14:textId="77777777" w:rsidR="00F76B1F" w:rsidRPr="00F76B1F" w:rsidRDefault="00F76B1F" w:rsidP="00F76B1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76B1F">
              <w:rPr>
                <w:rFonts w:ascii="Calibri" w:eastAsia="Times New Roman" w:hAnsi="Calibri" w:cs="Calibri"/>
                <w:color w:val="000000"/>
              </w:rPr>
              <w:t>148</w:t>
            </w:r>
          </w:p>
        </w:tc>
      </w:tr>
      <w:tr w:rsidR="00F76B1F" w:rsidRPr="00F76B1F" w14:paraId="5826FDF0" w14:textId="77777777" w:rsidTr="00F76B1F">
        <w:trPr>
          <w:trHeight w:val="288"/>
          <w:jc w:val="center"/>
        </w:trPr>
        <w:tc>
          <w:tcPr>
            <w:tcW w:w="314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C29DB5" w14:textId="77777777" w:rsidR="00F76B1F" w:rsidRPr="00F76B1F" w:rsidRDefault="00F76B1F" w:rsidP="00F76B1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76B1F">
              <w:rPr>
                <w:rFonts w:ascii="Calibri" w:eastAsia="Times New Roman" w:hAnsi="Calibri" w:cs="Calibri"/>
                <w:b/>
                <w:bCs/>
                <w:color w:val="000000"/>
              </w:rPr>
              <w:t>Co-Authors per Do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290EBC" w14:textId="77777777" w:rsidR="00F76B1F" w:rsidRPr="00F76B1F" w:rsidRDefault="00F76B1F" w:rsidP="00F76B1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76B1F">
              <w:rPr>
                <w:rFonts w:ascii="Calibri" w:eastAsia="Times New Roman" w:hAnsi="Calibri" w:cs="Calibri"/>
                <w:color w:val="000000"/>
              </w:rPr>
              <w:t>4.89</w:t>
            </w:r>
          </w:p>
        </w:tc>
      </w:tr>
      <w:tr w:rsidR="00F76B1F" w:rsidRPr="00F76B1F" w14:paraId="40A2DEB8" w14:textId="77777777" w:rsidTr="00F76B1F">
        <w:trPr>
          <w:trHeight w:val="300"/>
          <w:jc w:val="center"/>
        </w:trPr>
        <w:tc>
          <w:tcPr>
            <w:tcW w:w="314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E8D081" w14:textId="77777777" w:rsidR="00F76B1F" w:rsidRPr="00F76B1F" w:rsidRDefault="00F76B1F" w:rsidP="00F76B1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76B1F">
              <w:rPr>
                <w:rFonts w:ascii="Calibri" w:eastAsia="Times New Roman" w:hAnsi="Calibri" w:cs="Calibri"/>
                <w:b/>
                <w:bCs/>
                <w:color w:val="000000"/>
              </w:rPr>
              <w:t>International co-authorships %</w:t>
            </w:r>
          </w:p>
        </w:tc>
        <w:tc>
          <w:tcPr>
            <w:tcW w:w="7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93C96C" w14:textId="77777777" w:rsidR="00F76B1F" w:rsidRPr="00F76B1F" w:rsidRDefault="00F76B1F" w:rsidP="00F76B1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76B1F">
              <w:rPr>
                <w:rFonts w:ascii="Calibri" w:eastAsia="Times New Roman" w:hAnsi="Calibri" w:cs="Calibri"/>
                <w:color w:val="000000"/>
              </w:rPr>
              <w:t>37.27</w:t>
            </w:r>
          </w:p>
        </w:tc>
      </w:tr>
    </w:tbl>
    <w:p w14:paraId="12045320" w14:textId="12B6B2C0" w:rsidR="00F76B1F" w:rsidRDefault="00F76B1F" w:rsidP="000A00AE">
      <w:pPr>
        <w:jc w:val="center"/>
      </w:pPr>
    </w:p>
    <w:tbl>
      <w:tblPr>
        <w:tblW w:w="3580" w:type="dxa"/>
        <w:jc w:val="center"/>
        <w:tblLook w:val="04A0" w:firstRow="1" w:lastRow="0" w:firstColumn="1" w:lastColumn="0" w:noHBand="0" w:noVBand="1"/>
      </w:tblPr>
      <w:tblGrid>
        <w:gridCol w:w="2984"/>
        <w:gridCol w:w="829"/>
      </w:tblGrid>
      <w:tr w:rsidR="00551EFD" w:rsidRPr="00551EFD" w14:paraId="4323845F" w14:textId="77777777" w:rsidTr="00551EFD">
        <w:trPr>
          <w:trHeight w:val="300"/>
          <w:jc w:val="center"/>
        </w:trPr>
        <w:tc>
          <w:tcPr>
            <w:tcW w:w="3580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5BA322C" w14:textId="77777777" w:rsidR="00551EFD" w:rsidRPr="00551EFD" w:rsidRDefault="00551EFD" w:rsidP="00551EF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DOCUMENT TYPES</w:t>
            </w:r>
          </w:p>
        </w:tc>
      </w:tr>
      <w:tr w:rsidR="00551EFD" w:rsidRPr="00551EFD" w14:paraId="42370F41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9A07CE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article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2A34C3" w14:textId="46AEB71F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12</w:t>
            </w:r>
            <w:r>
              <w:rPr>
                <w:rFonts w:ascii="Calibri" w:eastAsia="Times New Roman" w:hAnsi="Calibri" w:cs="Calibri"/>
                <w:color w:val="000000"/>
              </w:rPr>
              <w:t>,</w:t>
            </w:r>
            <w:r w:rsidRPr="00551EFD">
              <w:rPr>
                <w:rFonts w:ascii="Calibri" w:eastAsia="Times New Roman" w:hAnsi="Calibri" w:cs="Calibri"/>
                <w:color w:val="000000"/>
              </w:rPr>
              <w:t>165</w:t>
            </w:r>
          </w:p>
        </w:tc>
      </w:tr>
      <w:tr w:rsidR="00551EFD" w:rsidRPr="00551EFD" w14:paraId="4528BF82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511877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article; book chapter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245DA1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551EFD" w:rsidRPr="00551EFD" w14:paraId="4E9AB1E6" w14:textId="77777777" w:rsidTr="00551EFD">
        <w:trPr>
          <w:trHeight w:val="300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47A5C8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article; data paper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AFD568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51EFD" w:rsidRPr="00551EFD" w14:paraId="71041392" w14:textId="77777777" w:rsidTr="00551EFD">
        <w:trPr>
          <w:trHeight w:val="300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A7AA76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article; early access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43258A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222</w:t>
            </w:r>
          </w:p>
        </w:tc>
      </w:tr>
      <w:tr w:rsidR="00551EFD" w:rsidRPr="00551EFD" w14:paraId="76618C18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6FAC5E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article; proceedings paper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347462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79</w:t>
            </w:r>
          </w:p>
        </w:tc>
      </w:tr>
      <w:tr w:rsidR="00551EFD" w:rsidRPr="00551EFD" w14:paraId="7A145C72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7487347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article; retracted publication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7B1653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551EFD" w:rsidRPr="00551EFD" w14:paraId="538F7ADC" w14:textId="77777777" w:rsidTr="00551EFD">
        <w:trPr>
          <w:trHeight w:val="300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2B69A3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correction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808587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551EFD" w:rsidRPr="00551EFD" w14:paraId="1A96EBAF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693CA3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editorial material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481693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551EFD" w:rsidRPr="00551EFD" w14:paraId="451E0978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DC49BB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editorial material; book chapter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054467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551EFD" w:rsidRPr="00551EFD" w14:paraId="0C9BCEF2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5E2992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letter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6D8BE0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551EFD" w:rsidRPr="00551EFD" w14:paraId="5306BCDE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5EC0BA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letter; early access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147CDB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551EFD" w:rsidRPr="00551EFD" w14:paraId="166B5F66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886C49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meeting abstract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AF0BFA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551EFD" w:rsidRPr="00551EFD" w14:paraId="65669C7B" w14:textId="77777777" w:rsidTr="00551EFD">
        <w:trPr>
          <w:trHeight w:val="288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377CE9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t>review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BFBA9A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155</w:t>
            </w:r>
          </w:p>
        </w:tc>
      </w:tr>
      <w:tr w:rsidR="00551EFD" w:rsidRPr="00551EFD" w14:paraId="12D9C030" w14:textId="77777777" w:rsidTr="00551EFD">
        <w:trPr>
          <w:trHeight w:val="300"/>
          <w:jc w:val="center"/>
        </w:trPr>
        <w:tc>
          <w:tcPr>
            <w:tcW w:w="29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8E0229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51EFD">
              <w:rPr>
                <w:rFonts w:ascii="Calibri" w:eastAsia="Times New Roman" w:hAnsi="Calibri" w:cs="Calibri"/>
                <w:b/>
                <w:bCs/>
                <w:color w:val="000000"/>
              </w:rPr>
              <w:lastRenderedPageBreak/>
              <w:t>review; book chapter</w:t>
            </w:r>
          </w:p>
        </w:tc>
        <w:tc>
          <w:tcPr>
            <w:tcW w:w="5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F5B2D0" w14:textId="77777777" w:rsidR="00551EFD" w:rsidRPr="00551EFD" w:rsidRDefault="00551EFD" w:rsidP="00551E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51EFD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</w:tbl>
    <w:p w14:paraId="05F42DF2" w14:textId="543F373D" w:rsidR="00551EFD" w:rsidRDefault="00551EFD" w:rsidP="000A00AE">
      <w:pPr>
        <w:jc w:val="center"/>
      </w:pPr>
    </w:p>
    <w:p w14:paraId="1836F2DC" w14:textId="27F26636" w:rsidR="00E972BC" w:rsidRDefault="00E972BC" w:rsidP="00E972BC">
      <w:pPr>
        <w:pStyle w:val="Heading2"/>
      </w:pPr>
      <w:bookmarkStart w:id="2" w:name="_Toc144654001"/>
      <w:r>
        <w:t>Annual Scientific Production</w:t>
      </w:r>
      <w:bookmarkEnd w:id="2"/>
      <w:r>
        <w:t xml:space="preserve"> </w:t>
      </w:r>
    </w:p>
    <w:p w14:paraId="40DDCC40" w14:textId="78FAE79A" w:rsidR="00E972BC" w:rsidRDefault="00E972BC" w:rsidP="00E972BC"/>
    <w:tbl>
      <w:tblPr>
        <w:tblW w:w="1920" w:type="dxa"/>
        <w:tblLook w:val="04A0" w:firstRow="1" w:lastRow="0" w:firstColumn="1" w:lastColumn="0" w:noHBand="0" w:noVBand="1"/>
      </w:tblPr>
      <w:tblGrid>
        <w:gridCol w:w="960"/>
        <w:gridCol w:w="960"/>
      </w:tblGrid>
      <w:tr w:rsidR="00E972BC" w:rsidRPr="00E972BC" w14:paraId="712B844D" w14:textId="77777777" w:rsidTr="00E972BC">
        <w:trPr>
          <w:trHeight w:val="300"/>
        </w:trPr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EE3109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Year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DBED4D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Articles</w:t>
            </w:r>
          </w:p>
        </w:tc>
      </w:tr>
      <w:tr w:rsidR="00E972BC" w:rsidRPr="00E972BC" w14:paraId="6ECE3FAE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7F7C4E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D07968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E972BC" w:rsidRPr="00E972BC" w14:paraId="47EAD6B0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6DD930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3204B2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E972BC" w:rsidRPr="00E972BC" w14:paraId="2D4E2733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73AF65B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09C16C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69</w:t>
            </w:r>
          </w:p>
        </w:tc>
      </w:tr>
      <w:tr w:rsidR="00E972BC" w:rsidRPr="00E972BC" w14:paraId="3D948503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4296A3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99AD27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12</w:t>
            </w:r>
          </w:p>
        </w:tc>
      </w:tr>
      <w:tr w:rsidR="00E972BC" w:rsidRPr="00E972BC" w14:paraId="397A726B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BFA7C0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931431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19</w:t>
            </w:r>
          </w:p>
        </w:tc>
      </w:tr>
      <w:tr w:rsidR="00E972BC" w:rsidRPr="00E972BC" w14:paraId="39D42F16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844BD0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5D3557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86</w:t>
            </w:r>
          </w:p>
        </w:tc>
      </w:tr>
      <w:tr w:rsidR="00E972BC" w:rsidRPr="00E972BC" w14:paraId="6A157E9E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1F28B9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6A10DA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251</w:t>
            </w:r>
          </w:p>
        </w:tc>
      </w:tr>
      <w:tr w:rsidR="00E972BC" w:rsidRPr="00E972BC" w14:paraId="1870A118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A76450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1C04701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296</w:t>
            </w:r>
          </w:p>
        </w:tc>
      </w:tr>
      <w:tr w:rsidR="00E972BC" w:rsidRPr="00E972BC" w14:paraId="1D75C1AA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E0E43F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A10626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370</w:t>
            </w:r>
          </w:p>
        </w:tc>
      </w:tr>
      <w:tr w:rsidR="00E972BC" w:rsidRPr="00E972BC" w14:paraId="02674986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9352C6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DB62BA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484</w:t>
            </w:r>
          </w:p>
        </w:tc>
      </w:tr>
      <w:tr w:rsidR="00E972BC" w:rsidRPr="00E972BC" w14:paraId="138DA0E4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C45E3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91F5BF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555</w:t>
            </w:r>
          </w:p>
        </w:tc>
      </w:tr>
      <w:tr w:rsidR="00E972BC" w:rsidRPr="00E972BC" w14:paraId="49540140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621216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5CA5DE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675</w:t>
            </w:r>
          </w:p>
        </w:tc>
      </w:tr>
      <w:tr w:rsidR="00E972BC" w:rsidRPr="00E972BC" w14:paraId="1E4EAA85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C0D8A8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4467CB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775</w:t>
            </w:r>
          </w:p>
        </w:tc>
      </w:tr>
      <w:tr w:rsidR="00E972BC" w:rsidRPr="00E972BC" w14:paraId="70287E1A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F066A4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9E6F82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872</w:t>
            </w:r>
          </w:p>
        </w:tc>
      </w:tr>
      <w:tr w:rsidR="00E972BC" w:rsidRPr="00E972BC" w14:paraId="655F1A1F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7AAE45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7C6C99" w14:textId="78A148C4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</w:t>
            </w:r>
            <w:r>
              <w:rPr>
                <w:rFonts w:ascii="Calibri" w:eastAsia="Times New Roman" w:hAnsi="Calibri" w:cs="Calibri"/>
                <w:color w:val="000000"/>
              </w:rPr>
              <w:t>,</w:t>
            </w:r>
            <w:r w:rsidRPr="00E972BC">
              <w:rPr>
                <w:rFonts w:ascii="Calibri" w:eastAsia="Times New Roman" w:hAnsi="Calibri" w:cs="Calibri"/>
                <w:color w:val="000000"/>
              </w:rPr>
              <w:t>047</w:t>
            </w:r>
          </w:p>
        </w:tc>
      </w:tr>
      <w:tr w:rsidR="00E972BC" w:rsidRPr="00E972BC" w14:paraId="550B9A26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7A10B9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E04D8B" w14:textId="15C318F6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</w:t>
            </w:r>
            <w:r>
              <w:rPr>
                <w:rFonts w:ascii="Calibri" w:eastAsia="Times New Roman" w:hAnsi="Calibri" w:cs="Calibri"/>
                <w:color w:val="000000"/>
              </w:rPr>
              <w:t>,</w:t>
            </w:r>
            <w:r w:rsidRPr="00E972BC">
              <w:rPr>
                <w:rFonts w:ascii="Calibri" w:eastAsia="Times New Roman" w:hAnsi="Calibri" w:cs="Calibri"/>
                <w:color w:val="000000"/>
              </w:rPr>
              <w:t>223</w:t>
            </w:r>
          </w:p>
        </w:tc>
      </w:tr>
      <w:tr w:rsidR="00E972BC" w:rsidRPr="00E972BC" w14:paraId="498D8C98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2576AD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46A0A3" w14:textId="4DF6F288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</w:t>
            </w:r>
            <w:r>
              <w:rPr>
                <w:rFonts w:ascii="Calibri" w:eastAsia="Times New Roman" w:hAnsi="Calibri" w:cs="Calibri"/>
                <w:color w:val="000000"/>
              </w:rPr>
              <w:t>,</w:t>
            </w:r>
            <w:r w:rsidRPr="00E972BC">
              <w:rPr>
                <w:rFonts w:ascii="Calibri" w:eastAsia="Times New Roman" w:hAnsi="Calibri" w:cs="Calibri"/>
                <w:color w:val="000000"/>
              </w:rPr>
              <w:t>368</w:t>
            </w:r>
          </w:p>
        </w:tc>
      </w:tr>
      <w:tr w:rsidR="00E972BC" w:rsidRPr="00E972BC" w14:paraId="4B562476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5774F7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2F0816" w14:textId="59E8AB0D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</w:t>
            </w:r>
            <w:r>
              <w:rPr>
                <w:rFonts w:ascii="Calibri" w:eastAsia="Times New Roman" w:hAnsi="Calibri" w:cs="Calibri"/>
                <w:color w:val="000000"/>
              </w:rPr>
              <w:t>,</w:t>
            </w:r>
            <w:r w:rsidRPr="00E972BC">
              <w:rPr>
                <w:rFonts w:ascii="Calibri" w:eastAsia="Times New Roman" w:hAnsi="Calibri" w:cs="Calibri"/>
                <w:color w:val="000000"/>
              </w:rPr>
              <w:t>536</w:t>
            </w:r>
          </w:p>
        </w:tc>
      </w:tr>
      <w:tr w:rsidR="00E972BC" w:rsidRPr="00E972BC" w14:paraId="3E85EFE3" w14:textId="77777777" w:rsidTr="00E972BC">
        <w:trPr>
          <w:trHeight w:val="288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C18F12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9A74F7" w14:textId="0D88F341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</w:t>
            </w:r>
            <w:r>
              <w:rPr>
                <w:rFonts w:ascii="Calibri" w:eastAsia="Times New Roman" w:hAnsi="Calibri" w:cs="Calibri"/>
                <w:color w:val="000000"/>
              </w:rPr>
              <w:t>,</w:t>
            </w:r>
            <w:r w:rsidRPr="00E972BC">
              <w:rPr>
                <w:rFonts w:ascii="Calibri" w:eastAsia="Times New Roman" w:hAnsi="Calibri" w:cs="Calibri"/>
                <w:color w:val="000000"/>
              </w:rPr>
              <w:t>607</w:t>
            </w:r>
          </w:p>
        </w:tc>
      </w:tr>
      <w:tr w:rsidR="00E972BC" w:rsidRPr="00E972BC" w14:paraId="59016399" w14:textId="77777777" w:rsidTr="00E972BC">
        <w:trPr>
          <w:trHeight w:val="300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50AE3C" w14:textId="77777777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972BC">
              <w:rPr>
                <w:rFonts w:ascii="Calibri" w:eastAsia="Times New Roman" w:hAnsi="Calibri" w:cs="Calibri"/>
                <w:b/>
                <w:bCs/>
                <w:color w:val="000000"/>
              </w:rPr>
              <w:t>20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38F450" w14:textId="2556C9D0" w:rsidR="00E972BC" w:rsidRPr="00E972BC" w:rsidRDefault="00E972BC" w:rsidP="00E972B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972BC">
              <w:rPr>
                <w:rFonts w:ascii="Calibri" w:eastAsia="Times New Roman" w:hAnsi="Calibri" w:cs="Calibri"/>
                <w:color w:val="000000"/>
              </w:rPr>
              <w:t>1</w:t>
            </w:r>
            <w:r>
              <w:rPr>
                <w:rFonts w:ascii="Calibri" w:eastAsia="Times New Roman" w:hAnsi="Calibri" w:cs="Calibri"/>
                <w:color w:val="000000"/>
              </w:rPr>
              <w:t>,</w:t>
            </w:r>
            <w:r w:rsidRPr="00E972BC">
              <w:rPr>
                <w:rFonts w:ascii="Calibri" w:eastAsia="Times New Roman" w:hAnsi="Calibri" w:cs="Calibri"/>
                <w:color w:val="000000"/>
              </w:rPr>
              <w:t>109</w:t>
            </w:r>
          </w:p>
        </w:tc>
      </w:tr>
    </w:tbl>
    <w:p w14:paraId="4C93F675" w14:textId="3ED405BB" w:rsidR="00E972BC" w:rsidRDefault="00E972BC" w:rsidP="00E972BC"/>
    <w:p w14:paraId="66ECAD2D" w14:textId="0F5E24BD" w:rsidR="00D110FB" w:rsidRDefault="00D110FB" w:rsidP="00E972BC">
      <w:r>
        <w:rPr>
          <w:noProof/>
        </w:rPr>
        <w:drawing>
          <wp:inline distT="0" distB="0" distL="0" distR="0" wp14:anchorId="5BF75B56" wp14:editId="2FC10CE0">
            <wp:extent cx="3657600" cy="2560320"/>
            <wp:effectExtent l="0" t="0" r="0" b="0"/>
            <wp:docPr id="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0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2560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B41DBC" w14:textId="7DE57C2D" w:rsidR="004E111B" w:rsidRDefault="004E111B" w:rsidP="00E972BC"/>
    <w:p w14:paraId="67D9C41B" w14:textId="05DF0BF7" w:rsidR="004E111B" w:rsidRDefault="004E111B" w:rsidP="004E111B">
      <w:pPr>
        <w:pStyle w:val="Heading2"/>
      </w:pPr>
      <w:bookmarkStart w:id="3" w:name="_Toc144654002"/>
      <w:r>
        <w:lastRenderedPageBreak/>
        <w:t>Average Citations Per Year</w:t>
      </w:r>
      <w:bookmarkEnd w:id="3"/>
    </w:p>
    <w:tbl>
      <w:tblPr>
        <w:tblW w:w="5220" w:type="dxa"/>
        <w:tblLook w:val="04A0" w:firstRow="1" w:lastRow="0" w:firstColumn="1" w:lastColumn="0" w:noHBand="0" w:noVBand="1"/>
      </w:tblPr>
      <w:tblGrid>
        <w:gridCol w:w="663"/>
        <w:gridCol w:w="1566"/>
        <w:gridCol w:w="663"/>
        <w:gridCol w:w="1690"/>
        <w:gridCol w:w="1354"/>
      </w:tblGrid>
      <w:tr w:rsidR="0045062F" w:rsidRPr="0045062F" w14:paraId="633E4E4F" w14:textId="77777777" w:rsidTr="0045062F">
        <w:trPr>
          <w:trHeight w:val="300"/>
        </w:trPr>
        <w:tc>
          <w:tcPr>
            <w:tcW w:w="54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E1469F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Year</w:t>
            </w:r>
          </w:p>
        </w:tc>
        <w:tc>
          <w:tcPr>
            <w:tcW w:w="14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5F05A5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MeanTCperArt</w:t>
            </w:r>
          </w:p>
        </w:tc>
        <w:tc>
          <w:tcPr>
            <w:tcW w:w="54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687A82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N</w:t>
            </w:r>
          </w:p>
        </w:tc>
        <w:tc>
          <w:tcPr>
            <w:tcW w:w="154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30B8D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MeanTCperYear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2F4A32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CitableYears</w:t>
            </w:r>
          </w:p>
        </w:tc>
      </w:tr>
      <w:tr w:rsidR="0045062F" w:rsidRPr="0045062F" w14:paraId="2583EC34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4F06FC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04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CBED08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63.9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510C92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C0D8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8.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7F379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</w:tr>
      <w:tr w:rsidR="0045062F" w:rsidRPr="0045062F" w14:paraId="23663518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094CA6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05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CE5A4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39.3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69B400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2B40FC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7.3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68ED59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</w:tr>
      <w:tr w:rsidR="0045062F" w:rsidRPr="0045062F" w14:paraId="7666C425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0F9151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0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46A1BA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90.17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B7131E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6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6548BB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5.0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A3F7D0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</w:tr>
      <w:tr w:rsidR="0045062F" w:rsidRPr="0045062F" w14:paraId="4BC2E9E6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7FBA9F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07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275747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87.99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4C1FBF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1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6AE43D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5.1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C2C9C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</w:tr>
      <w:tr w:rsidR="0045062F" w:rsidRPr="0045062F" w14:paraId="3E1DD152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93EEE8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08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40EAC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68.9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7B025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1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14E892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4.3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2AE847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</w:tr>
      <w:tr w:rsidR="0045062F" w:rsidRPr="0045062F" w14:paraId="331E0D2A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F4155A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09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E3DA0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71.9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2F8765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8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6A1386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4.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7BA96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</w:tr>
      <w:tr w:rsidR="0045062F" w:rsidRPr="0045062F" w14:paraId="076BE09D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EBC1B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72C7C5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70.38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669EF1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25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EC5D3E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5.0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C1D742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</w:tr>
      <w:tr w:rsidR="0045062F" w:rsidRPr="0045062F" w14:paraId="368814B8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948E26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1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1E1A99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91.7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EF54C6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29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93E6B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7.0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0658C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</w:tr>
      <w:tr w:rsidR="0045062F" w:rsidRPr="0045062F" w14:paraId="290C07F0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8FB58E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34D2D7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48.0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895C2B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7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A1C432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F0A58E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</w:tr>
      <w:tr w:rsidR="0045062F" w:rsidRPr="0045062F" w14:paraId="1C414F45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994360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BA94C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42.5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E9E358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48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C36D08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.8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3A790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</w:tr>
      <w:tr w:rsidR="0045062F" w:rsidRPr="0045062F" w14:paraId="70D773FA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8AC21E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45A748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40.6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2F3958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55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B7A3B0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4.0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0F4BB1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45062F" w:rsidRPr="0045062F" w14:paraId="3B03DC2F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89443F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0BD34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3.3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B4C240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67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8CF67A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.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D88F72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45062F" w:rsidRPr="0045062F" w14:paraId="7D3D3B15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22D3C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22ADC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26.6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710E7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77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4407E0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.3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EEFBC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45062F" w:rsidRPr="0045062F" w14:paraId="31B17362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108D4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082E4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25.59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E3A1E5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87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C6BB0F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.6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032BBB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45062F" w:rsidRPr="0045062F" w14:paraId="51018262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A45741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B464F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21.2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91C6B9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04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817820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.5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EA6A6C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45062F" w:rsidRPr="0045062F" w14:paraId="7570FB2E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3B89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FCCA7A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6.8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F0737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22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89E769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.3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7F587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45062F" w:rsidRPr="0045062F" w14:paraId="341316AE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6117E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DE22D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0.2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EADDCE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36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4C09EA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2.5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254D4B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45062F" w:rsidRPr="0045062F" w14:paraId="715187FC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59E248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21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4AD287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5.9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7B4DE0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53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675322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.9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ED0123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45062F" w:rsidRPr="0045062F" w14:paraId="3C08A363" w14:textId="77777777" w:rsidTr="0045062F">
        <w:trPr>
          <w:trHeight w:val="288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DABA8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2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32506A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2.49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43D30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60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03187F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.2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CF8406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45062F" w:rsidRPr="0045062F" w14:paraId="342D46B9" w14:textId="77777777" w:rsidTr="0045062F">
        <w:trPr>
          <w:trHeight w:val="300"/>
        </w:trPr>
        <w:tc>
          <w:tcPr>
            <w:tcW w:w="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70E934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5062F">
              <w:rPr>
                <w:rFonts w:ascii="Calibri" w:eastAsia="Times New Roman" w:hAnsi="Calibri" w:cs="Calibri"/>
                <w:b/>
                <w:bCs/>
                <w:color w:val="000000"/>
              </w:rPr>
              <w:t>2023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AF3A5F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0.4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5F171E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10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06B41C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0.4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388AB0" w14:textId="77777777" w:rsidR="0045062F" w:rsidRPr="0045062F" w:rsidRDefault="0045062F" w:rsidP="0045062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5062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</w:tbl>
    <w:p w14:paraId="58DAC258" w14:textId="6AC29F86" w:rsidR="004E111B" w:rsidRDefault="004E111B" w:rsidP="00E972BC"/>
    <w:p w14:paraId="476EC347" w14:textId="45EF060E" w:rsidR="0004371C" w:rsidRDefault="0004371C" w:rsidP="00E972BC">
      <w:r>
        <w:rPr>
          <w:noProof/>
        </w:rPr>
        <w:drawing>
          <wp:inline distT="0" distB="0" distL="0" distR="0" wp14:anchorId="79118DD4" wp14:editId="3F9E0A1E">
            <wp:extent cx="3657600" cy="2560320"/>
            <wp:effectExtent l="0" t="0" r="0" b="0"/>
            <wp:docPr id="1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0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2560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82D96" w14:textId="0389BFEB" w:rsidR="001011B7" w:rsidRDefault="001011B7" w:rsidP="00E972BC"/>
    <w:p w14:paraId="5694478D" w14:textId="53E12921" w:rsidR="001011B7" w:rsidRDefault="001011B7" w:rsidP="00F8713A">
      <w:pPr>
        <w:pStyle w:val="Heading2"/>
      </w:pPr>
      <w:bookmarkStart w:id="4" w:name="_Toc144654003"/>
      <w:r>
        <w:lastRenderedPageBreak/>
        <w:t>Three</w:t>
      </w:r>
      <w:r w:rsidR="000F122B">
        <w:t xml:space="preserve"> Field Plot</w:t>
      </w:r>
      <w:bookmarkEnd w:id="4"/>
      <w:r w:rsidR="000F122B">
        <w:t xml:space="preserve"> </w:t>
      </w:r>
    </w:p>
    <w:p w14:paraId="4CA5AAA8" w14:textId="0886780A" w:rsidR="00F8713A" w:rsidRDefault="00F8713A" w:rsidP="00653559">
      <w:pPr>
        <w:jc w:val="center"/>
      </w:pPr>
      <w:r>
        <w:rPr>
          <w:noProof/>
        </w:rPr>
        <w:drawing>
          <wp:inline distT="0" distB="0" distL="0" distR="0" wp14:anchorId="71962C3D" wp14:editId="46616A4A">
            <wp:extent cx="5120703" cy="2926080"/>
            <wp:effectExtent l="0" t="0" r="3810" b="762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0703" cy="29260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tbl>
      <w:tblPr>
        <w:tblW w:w="2480" w:type="dxa"/>
        <w:jc w:val="center"/>
        <w:tblLook w:val="04A0" w:firstRow="1" w:lastRow="0" w:firstColumn="1" w:lastColumn="0" w:noHBand="0" w:noVBand="1"/>
      </w:tblPr>
      <w:tblGrid>
        <w:gridCol w:w="1083"/>
        <w:gridCol w:w="1397"/>
      </w:tblGrid>
      <w:tr w:rsidR="00F8713A" w:rsidRPr="00F8713A" w14:paraId="4A3E4602" w14:textId="77777777" w:rsidTr="00653559">
        <w:trPr>
          <w:trHeight w:val="300"/>
          <w:jc w:val="center"/>
        </w:trPr>
        <w:tc>
          <w:tcPr>
            <w:tcW w:w="2480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B89A2FA" w14:textId="168AB903" w:rsidR="00F8713A" w:rsidRPr="00F8713A" w:rsidRDefault="00F8713A" w:rsidP="00F871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8713A">
              <w:rPr>
                <w:rFonts w:ascii="Calibri" w:eastAsia="Times New Roman" w:hAnsi="Calibri" w:cs="Calibri"/>
                <w:b/>
                <w:bCs/>
                <w:color w:val="000000"/>
              </w:rPr>
              <w:t>References</w:t>
            </w:r>
          </w:p>
        </w:tc>
      </w:tr>
      <w:tr w:rsidR="00F8713A" w:rsidRPr="00F8713A" w14:paraId="23D172EA" w14:textId="77777777" w:rsidTr="00653559">
        <w:trPr>
          <w:trHeight w:val="288"/>
          <w:jc w:val="center"/>
        </w:trPr>
        <w:tc>
          <w:tcPr>
            <w:tcW w:w="10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1097DD" w14:textId="77777777" w:rsidR="00F8713A" w:rsidRPr="00F8713A" w:rsidRDefault="00F8713A" w:rsidP="00F8713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8713A">
              <w:rPr>
                <w:rFonts w:ascii="Calibri" w:eastAsia="Times New Roman" w:hAnsi="Calibri" w:cs="Calibri"/>
                <w:b/>
                <w:bCs/>
                <w:color w:val="000000"/>
              </w:rPr>
              <w:t>Left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9ECAA8" w14:textId="42328000" w:rsidR="00F8713A" w:rsidRPr="00F8713A" w:rsidRDefault="00F8713A" w:rsidP="00F871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R</w:t>
            </w:r>
            <w:r w:rsidRPr="00F8713A">
              <w:rPr>
                <w:rFonts w:ascii="Calibri" w:eastAsia="Times New Roman" w:hAnsi="Calibri" w:cs="Calibri"/>
                <w:color w:val="000000"/>
              </w:rPr>
              <w:t>eferences</w:t>
            </w:r>
          </w:p>
        </w:tc>
      </w:tr>
      <w:tr w:rsidR="00F8713A" w:rsidRPr="00F8713A" w14:paraId="40F17B20" w14:textId="77777777" w:rsidTr="00653559">
        <w:trPr>
          <w:trHeight w:val="288"/>
          <w:jc w:val="center"/>
        </w:trPr>
        <w:tc>
          <w:tcPr>
            <w:tcW w:w="10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32335B" w14:textId="77777777" w:rsidR="00F8713A" w:rsidRPr="00F8713A" w:rsidRDefault="00F8713A" w:rsidP="00F8713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8713A">
              <w:rPr>
                <w:rFonts w:ascii="Calibri" w:eastAsia="Times New Roman" w:hAnsi="Calibri" w:cs="Calibri"/>
                <w:b/>
                <w:bCs/>
                <w:color w:val="000000"/>
              </w:rPr>
              <w:t>Middle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E8F450" w14:textId="166E5EB9" w:rsidR="00F8713A" w:rsidRPr="00F8713A" w:rsidRDefault="00F8713A" w:rsidP="00F871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A</w:t>
            </w:r>
            <w:r w:rsidRPr="00F8713A">
              <w:rPr>
                <w:rFonts w:ascii="Calibri" w:eastAsia="Times New Roman" w:hAnsi="Calibri" w:cs="Calibri"/>
                <w:color w:val="000000"/>
              </w:rPr>
              <w:t>uthors</w:t>
            </w:r>
          </w:p>
        </w:tc>
      </w:tr>
      <w:tr w:rsidR="00F8713A" w:rsidRPr="00F8713A" w14:paraId="6D330AB8" w14:textId="77777777" w:rsidTr="00653559">
        <w:trPr>
          <w:trHeight w:val="300"/>
          <w:jc w:val="center"/>
        </w:trPr>
        <w:tc>
          <w:tcPr>
            <w:tcW w:w="10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0D6135" w14:textId="77777777" w:rsidR="00F8713A" w:rsidRPr="00F8713A" w:rsidRDefault="00F8713A" w:rsidP="00F8713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8713A">
              <w:rPr>
                <w:rFonts w:ascii="Calibri" w:eastAsia="Times New Roman" w:hAnsi="Calibri" w:cs="Calibri"/>
                <w:b/>
                <w:bCs/>
                <w:color w:val="000000"/>
              </w:rPr>
              <w:t>Right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56D4EB" w14:textId="35EB92B8" w:rsidR="00F8713A" w:rsidRPr="00F8713A" w:rsidRDefault="00F8713A" w:rsidP="00F871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K</w:t>
            </w:r>
            <w:r w:rsidRPr="00F8713A">
              <w:rPr>
                <w:rFonts w:ascii="Calibri" w:eastAsia="Times New Roman" w:hAnsi="Calibri" w:cs="Calibri"/>
                <w:color w:val="000000"/>
              </w:rPr>
              <w:t>eyword</w:t>
            </w:r>
          </w:p>
        </w:tc>
      </w:tr>
    </w:tbl>
    <w:p w14:paraId="29B7DE97" w14:textId="458B5071" w:rsidR="00F8713A" w:rsidRDefault="00F8713A" w:rsidP="00F8713A"/>
    <w:p w14:paraId="0C99DA77" w14:textId="055ED1CA" w:rsidR="00653559" w:rsidRDefault="00653559" w:rsidP="00F8713A"/>
    <w:p w14:paraId="21A2DB98" w14:textId="7FCF2C4F" w:rsidR="00653559" w:rsidRDefault="00653559" w:rsidP="00F8713A"/>
    <w:p w14:paraId="49E3C796" w14:textId="426CAD1E" w:rsidR="00653559" w:rsidRDefault="00653559" w:rsidP="00F8713A"/>
    <w:p w14:paraId="7AC6837E" w14:textId="07D4F43C" w:rsidR="00653559" w:rsidRDefault="00653559" w:rsidP="00653559">
      <w:pPr>
        <w:pStyle w:val="Heading1"/>
        <w:rPr>
          <w:rFonts w:asciiTheme="minorBidi" w:hAnsiTheme="minorBidi"/>
        </w:rPr>
      </w:pPr>
      <w:bookmarkStart w:id="5" w:name="_Toc144654004"/>
      <w:r>
        <w:rPr>
          <w:rFonts w:asciiTheme="minorBidi" w:hAnsiTheme="minorBidi"/>
        </w:rPr>
        <w:lastRenderedPageBreak/>
        <w:t>Sources</w:t>
      </w:r>
      <w:bookmarkEnd w:id="5"/>
    </w:p>
    <w:p w14:paraId="0FAA5EA4" w14:textId="4FDB5EA7" w:rsidR="00653559" w:rsidRDefault="00130AFC" w:rsidP="00130AFC">
      <w:pPr>
        <w:pStyle w:val="Heading2"/>
      </w:pPr>
      <w:bookmarkStart w:id="6" w:name="_Toc144654005"/>
      <w:r>
        <w:t>Most Relevant Sources</w:t>
      </w:r>
      <w:bookmarkEnd w:id="6"/>
    </w:p>
    <w:p w14:paraId="2DCB01F0" w14:textId="3F888185" w:rsidR="00130AFC" w:rsidRPr="00130AFC" w:rsidRDefault="00130AFC" w:rsidP="00130AFC">
      <w:r>
        <w:rPr>
          <w:noProof/>
        </w:rPr>
        <w:drawing>
          <wp:inline distT="0" distB="0" distL="0" distR="0" wp14:anchorId="72DD9FC2" wp14:editId="0D0B7D92">
            <wp:extent cx="5943600" cy="4160520"/>
            <wp:effectExtent l="0" t="0" r="0" b="0"/>
            <wp:docPr id="5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0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B33640" w14:textId="77777777" w:rsidR="000214F2" w:rsidRDefault="000214F2" w:rsidP="00AA1644">
      <w:pPr>
        <w:pStyle w:val="Heading2"/>
      </w:pPr>
    </w:p>
    <w:p w14:paraId="680DEA76" w14:textId="61869FF4" w:rsidR="00AA1644" w:rsidRDefault="00AA1644" w:rsidP="00AA1644">
      <w:pPr>
        <w:pStyle w:val="Heading2"/>
      </w:pPr>
      <w:bookmarkStart w:id="7" w:name="_Toc144654006"/>
      <w:r>
        <w:t xml:space="preserve">Most Local Cited </w:t>
      </w:r>
      <w:r w:rsidR="00665CAD">
        <w:t>Sources</w:t>
      </w:r>
      <w:bookmarkEnd w:id="7"/>
    </w:p>
    <w:p w14:paraId="5E3A39C1" w14:textId="1316852B" w:rsidR="00653559" w:rsidRDefault="000214F2" w:rsidP="00F8713A">
      <w:r>
        <w:rPr>
          <w:noProof/>
        </w:rPr>
        <w:drawing>
          <wp:inline distT="0" distB="0" distL="0" distR="0" wp14:anchorId="116125EE" wp14:editId="2B1C6C6E">
            <wp:extent cx="5943600" cy="4160520"/>
            <wp:effectExtent l="0" t="0" r="0" b="0"/>
            <wp:docPr id="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B569F343-D104-4A24-BAB1-1C82A6576AD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B569F343-D104-4A24-BAB1-1C82A6576AD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FF8455" w14:textId="5408570C" w:rsidR="00760A4B" w:rsidRDefault="00760A4B" w:rsidP="00760A4B">
      <w:pPr>
        <w:pStyle w:val="Heading2"/>
      </w:pPr>
      <w:bookmarkStart w:id="8" w:name="_Toc144654007"/>
      <w:r>
        <w:lastRenderedPageBreak/>
        <w:t>Core Sources by Bradford’s Law</w:t>
      </w:r>
      <w:bookmarkEnd w:id="8"/>
    </w:p>
    <w:p w14:paraId="5F0038BB" w14:textId="7600440B" w:rsidR="00760A4B" w:rsidRDefault="00760A4B" w:rsidP="00F8713A">
      <w:r>
        <w:rPr>
          <w:noProof/>
        </w:rPr>
        <w:drawing>
          <wp:inline distT="0" distB="0" distL="0" distR="0" wp14:anchorId="45FAC07C" wp14:editId="013F572F">
            <wp:extent cx="5943600" cy="4160520"/>
            <wp:effectExtent l="0" t="0" r="0" b="0"/>
            <wp:docPr id="7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4BD8A687-704A-4359-8437-24E402ED638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4BD8A687-704A-4359-8437-24E402ED638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3F4D04" w14:textId="604A6E1E" w:rsidR="00760A4B" w:rsidRDefault="00760A4B" w:rsidP="00F8713A"/>
    <w:p w14:paraId="50AE1298" w14:textId="0BBC549E" w:rsidR="00AE7B45" w:rsidRDefault="00AE7B45" w:rsidP="00AE7B45">
      <w:pPr>
        <w:pStyle w:val="Heading2"/>
      </w:pPr>
      <w:bookmarkStart w:id="9" w:name="_Toc144654008"/>
      <w:r>
        <w:lastRenderedPageBreak/>
        <w:t>Sources Local Impact by G-Index</w:t>
      </w:r>
      <w:bookmarkEnd w:id="9"/>
      <w:r>
        <w:t xml:space="preserve"> </w:t>
      </w:r>
    </w:p>
    <w:p w14:paraId="226F4D51" w14:textId="167B95BA" w:rsidR="00760A4B" w:rsidRDefault="00AE7B45" w:rsidP="00F8713A">
      <w:r>
        <w:rPr>
          <w:noProof/>
        </w:rPr>
        <w:drawing>
          <wp:inline distT="0" distB="0" distL="0" distR="0" wp14:anchorId="185257C5" wp14:editId="576DB795">
            <wp:extent cx="5486400" cy="3840480"/>
            <wp:effectExtent l="0" t="0" r="0" b="7620"/>
            <wp:docPr id="8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0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840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2BC103" w14:textId="0F984BA9" w:rsidR="00B15D00" w:rsidRDefault="00B15D00" w:rsidP="00F8713A"/>
    <w:p w14:paraId="609B5561" w14:textId="422752EA" w:rsidR="00B15D00" w:rsidRDefault="00B15D00" w:rsidP="00F8713A"/>
    <w:p w14:paraId="3D4DAAEE" w14:textId="56FC56F4" w:rsidR="00B15D00" w:rsidRDefault="00B15D00" w:rsidP="00B15D00">
      <w:pPr>
        <w:pStyle w:val="Heading2"/>
      </w:pPr>
      <w:bookmarkStart w:id="10" w:name="_Toc144654009"/>
      <w:r>
        <w:lastRenderedPageBreak/>
        <w:t xml:space="preserve">Sources Local Impact by </w:t>
      </w:r>
      <w:r w:rsidR="00ED4FA7">
        <w:t>H</w:t>
      </w:r>
      <w:r>
        <w:t>-Index</w:t>
      </w:r>
      <w:bookmarkEnd w:id="10"/>
      <w:r>
        <w:t xml:space="preserve"> </w:t>
      </w:r>
    </w:p>
    <w:p w14:paraId="79A4AB54" w14:textId="21FDBC77" w:rsidR="00B15D00" w:rsidRDefault="00ED4FA7" w:rsidP="00F8713A">
      <w:r>
        <w:rPr>
          <w:noProof/>
        </w:rPr>
        <w:drawing>
          <wp:inline distT="0" distB="0" distL="0" distR="0" wp14:anchorId="0CB5DD10" wp14:editId="768365AC">
            <wp:extent cx="5486400" cy="3840594"/>
            <wp:effectExtent l="0" t="0" r="0" b="762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8405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33DF46" w14:textId="47094331" w:rsidR="0046278E" w:rsidRDefault="0046278E" w:rsidP="00F8713A"/>
    <w:p w14:paraId="0994F7BB" w14:textId="39E83C45" w:rsidR="0046278E" w:rsidRDefault="0046278E" w:rsidP="0046278E">
      <w:pPr>
        <w:pStyle w:val="Heading2"/>
      </w:pPr>
      <w:bookmarkStart w:id="11" w:name="_Toc144654010"/>
      <w:r>
        <w:lastRenderedPageBreak/>
        <w:t xml:space="preserve">Sources Local Impact by </w:t>
      </w:r>
      <w:r w:rsidR="00326C4E">
        <w:t>M</w:t>
      </w:r>
      <w:r>
        <w:t>-Index</w:t>
      </w:r>
      <w:bookmarkEnd w:id="11"/>
      <w:r>
        <w:t xml:space="preserve"> </w:t>
      </w:r>
    </w:p>
    <w:p w14:paraId="49638292" w14:textId="79FC2DEC" w:rsidR="0046278E" w:rsidRDefault="00326C4E" w:rsidP="00F8713A">
      <w:r>
        <w:rPr>
          <w:noProof/>
        </w:rPr>
        <w:drawing>
          <wp:inline distT="0" distB="0" distL="0" distR="0" wp14:anchorId="01F6B96A" wp14:editId="5AC02E98">
            <wp:extent cx="5486400" cy="3840594"/>
            <wp:effectExtent l="0" t="0" r="0" b="762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8405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814C54" w14:textId="77777777" w:rsidR="00E55C4E" w:rsidRDefault="00C109E8" w:rsidP="00C109E8">
      <w:pPr>
        <w:pStyle w:val="Heading2"/>
      </w:pPr>
      <w:bookmarkStart w:id="12" w:name="_Toc144654011"/>
      <w:r>
        <w:lastRenderedPageBreak/>
        <w:t xml:space="preserve">Sources Local Impact by </w:t>
      </w:r>
      <w:r w:rsidR="00E55C4E">
        <w:t>Total Citations</w:t>
      </w:r>
      <w:bookmarkEnd w:id="12"/>
    </w:p>
    <w:p w14:paraId="2FDD318A" w14:textId="4E74A10C" w:rsidR="00C109E8" w:rsidRDefault="00C109E8" w:rsidP="004B1BD2">
      <w:r>
        <w:t xml:space="preserve"> </w:t>
      </w:r>
      <w:r w:rsidR="00E55C4E">
        <w:rPr>
          <w:noProof/>
        </w:rPr>
        <w:drawing>
          <wp:inline distT="0" distB="0" distL="0" distR="0" wp14:anchorId="2D96CA69" wp14:editId="54B23653">
            <wp:extent cx="5486400" cy="3840594"/>
            <wp:effectExtent l="0" t="0" r="0" b="762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8405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7AB0CB" w14:textId="53517A07" w:rsidR="00C109E8" w:rsidRDefault="00C109E8" w:rsidP="00F8713A"/>
    <w:p w14:paraId="77C33BAD" w14:textId="146B51BB" w:rsidR="00047636" w:rsidRDefault="00047636" w:rsidP="00047636">
      <w:pPr>
        <w:pStyle w:val="Heading2"/>
      </w:pPr>
      <w:bookmarkStart w:id="13" w:name="_Toc144654012"/>
      <w:r>
        <w:t>Local Impacts</w:t>
      </w:r>
      <w:bookmarkEnd w:id="13"/>
    </w:p>
    <w:tbl>
      <w:tblPr>
        <w:tblW w:w="9184" w:type="dxa"/>
        <w:tblLook w:val="04A0" w:firstRow="1" w:lastRow="0" w:firstColumn="1" w:lastColumn="0" w:noHBand="0" w:noVBand="1"/>
      </w:tblPr>
      <w:tblGrid>
        <w:gridCol w:w="3660"/>
        <w:gridCol w:w="866"/>
        <w:gridCol w:w="867"/>
        <w:gridCol w:w="1053"/>
        <w:gridCol w:w="1139"/>
        <w:gridCol w:w="965"/>
        <w:gridCol w:w="700"/>
      </w:tblGrid>
      <w:tr w:rsidR="00047636" w:rsidRPr="00047636" w14:paraId="4708DC9B" w14:textId="77777777" w:rsidTr="00047636">
        <w:trPr>
          <w:trHeight w:val="288"/>
        </w:trPr>
        <w:tc>
          <w:tcPr>
            <w:tcW w:w="36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C997F1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bookmarkStart w:id="14" w:name="_Hlk144142611"/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Sources</w:t>
            </w:r>
          </w:p>
        </w:tc>
        <w:tc>
          <w:tcPr>
            <w:tcW w:w="3859" w:type="dxa"/>
            <w:gridSpan w:val="4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DD6E02D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Local Impact</w:t>
            </w:r>
          </w:p>
        </w:tc>
        <w:tc>
          <w:tcPr>
            <w:tcW w:w="96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630034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Number Papers</w:t>
            </w:r>
          </w:p>
        </w:tc>
        <w:tc>
          <w:tcPr>
            <w:tcW w:w="70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0BAD6C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Start Year</w:t>
            </w:r>
          </w:p>
        </w:tc>
      </w:tr>
      <w:tr w:rsidR="00047636" w:rsidRPr="00047636" w14:paraId="131CD348" w14:textId="77777777" w:rsidTr="00047636">
        <w:trPr>
          <w:trHeight w:val="576"/>
        </w:trPr>
        <w:tc>
          <w:tcPr>
            <w:tcW w:w="36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A03EE04" w14:textId="77777777" w:rsidR="00047636" w:rsidRPr="00047636" w:rsidRDefault="00047636" w:rsidP="0004763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EE2C6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H Index</w:t>
            </w:r>
          </w:p>
        </w:tc>
        <w:tc>
          <w:tcPr>
            <w:tcW w:w="8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E9F2B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G Index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D1B45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M Index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5C2092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Total Citations</w:t>
            </w:r>
          </w:p>
        </w:tc>
        <w:tc>
          <w:tcPr>
            <w:tcW w:w="96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25A8091" w14:textId="77777777" w:rsidR="00047636" w:rsidRPr="00047636" w:rsidRDefault="00047636" w:rsidP="0004763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70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5031A82" w14:textId="77777777" w:rsidR="00047636" w:rsidRPr="00047636" w:rsidRDefault="00047636" w:rsidP="0004763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047636" w:rsidRPr="00047636" w14:paraId="184EB8C1" w14:textId="77777777" w:rsidTr="00047636">
        <w:trPr>
          <w:trHeight w:val="288"/>
        </w:trPr>
        <w:tc>
          <w:tcPr>
            <w:tcW w:w="3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E233EB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NEUROIMAGE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E9225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87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94BC5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135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C6C22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4.578947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1D043A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3144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3827E5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78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5F5BB9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2005</w:t>
            </w:r>
          </w:p>
        </w:tc>
      </w:tr>
      <w:tr w:rsidR="00047636" w:rsidRPr="00047636" w14:paraId="3058CAB7" w14:textId="77777777" w:rsidTr="00047636">
        <w:trPr>
          <w:trHeight w:val="288"/>
        </w:trPr>
        <w:tc>
          <w:tcPr>
            <w:tcW w:w="3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1270D9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JOURNAL OF NEUROSCIENCE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FF92B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73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6B346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123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8574D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3.842105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59FAC3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1858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F60A37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31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F2D817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2005</w:t>
            </w:r>
          </w:p>
        </w:tc>
      </w:tr>
      <w:tr w:rsidR="00047636" w:rsidRPr="00047636" w14:paraId="465C7048" w14:textId="77777777" w:rsidTr="00047636">
        <w:trPr>
          <w:trHeight w:val="288"/>
        </w:trPr>
        <w:tc>
          <w:tcPr>
            <w:tcW w:w="3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659895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FRONTIERS IN HUMAN NEUROSCIENCE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B7E9F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56238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90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5CA9F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3.533333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5B0C27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1207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EE1E92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52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1777D1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2009</w:t>
            </w:r>
          </w:p>
        </w:tc>
      </w:tr>
      <w:tr w:rsidR="00047636" w:rsidRPr="00047636" w14:paraId="2CFF053E" w14:textId="77777777" w:rsidTr="00047636">
        <w:trPr>
          <w:trHeight w:val="288"/>
        </w:trPr>
        <w:tc>
          <w:tcPr>
            <w:tcW w:w="3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4C4E73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PLOS ONE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A78E2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C272D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79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7E894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2.941176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52451D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975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325116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37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5D93E0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2007</w:t>
            </w:r>
          </w:p>
        </w:tc>
      </w:tr>
      <w:tr w:rsidR="00047636" w:rsidRPr="00047636" w14:paraId="48E9AD56" w14:textId="77777777" w:rsidTr="00047636">
        <w:trPr>
          <w:trHeight w:val="300"/>
        </w:trPr>
        <w:tc>
          <w:tcPr>
            <w:tcW w:w="36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78E195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7636">
              <w:rPr>
                <w:rFonts w:ascii="Calibri" w:eastAsia="Times New Roman" w:hAnsi="Calibri" w:cs="Calibri"/>
                <w:b/>
                <w:bCs/>
                <w:color w:val="000000"/>
              </w:rPr>
              <w:t>PSYCHOPHYSIOLOGY</w:t>
            </w:r>
          </w:p>
        </w:tc>
        <w:tc>
          <w:tcPr>
            <w:tcW w:w="86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2E49A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8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8A8C2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94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EF8E4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2.526316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0EF136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1123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4868CE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42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E9658D" w14:textId="77777777" w:rsidR="00047636" w:rsidRPr="00047636" w:rsidRDefault="00047636" w:rsidP="000476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7636">
              <w:rPr>
                <w:rFonts w:ascii="Calibri" w:eastAsia="Times New Roman" w:hAnsi="Calibri" w:cs="Calibri"/>
                <w:color w:val="000000"/>
              </w:rPr>
              <w:t>2005</w:t>
            </w:r>
          </w:p>
        </w:tc>
      </w:tr>
      <w:bookmarkEnd w:id="14"/>
    </w:tbl>
    <w:p w14:paraId="742B3278" w14:textId="1BB31C9D" w:rsidR="00047636" w:rsidRDefault="00047636" w:rsidP="00F8713A"/>
    <w:p w14:paraId="415D792B" w14:textId="39FE410F" w:rsidR="003760A9" w:rsidRDefault="003760A9" w:rsidP="00F8713A"/>
    <w:p w14:paraId="6A12BF81" w14:textId="6C4996A5" w:rsidR="003760A9" w:rsidRDefault="003760A9" w:rsidP="00F8713A"/>
    <w:p w14:paraId="5E252F87" w14:textId="539D23FC" w:rsidR="003760A9" w:rsidRDefault="003760A9" w:rsidP="00F8713A"/>
    <w:p w14:paraId="4E7A617F" w14:textId="47FB3501" w:rsidR="003760A9" w:rsidRDefault="003760A9" w:rsidP="00F8713A"/>
    <w:p w14:paraId="0B2D4879" w14:textId="77777777" w:rsidR="003760A9" w:rsidRDefault="003760A9" w:rsidP="00F8713A"/>
    <w:p w14:paraId="40109DE6" w14:textId="0FC3A757" w:rsidR="00047636" w:rsidRDefault="00047636" w:rsidP="00047636">
      <w:pPr>
        <w:pStyle w:val="Heading2"/>
      </w:pPr>
      <w:bookmarkStart w:id="15" w:name="_Toc144654013"/>
      <w:r>
        <w:lastRenderedPageBreak/>
        <w:t>Sources’ Production Over time</w:t>
      </w:r>
      <w:bookmarkEnd w:id="15"/>
    </w:p>
    <w:p w14:paraId="5FF77DF5" w14:textId="2A5861F7" w:rsidR="003760A9" w:rsidRPr="003760A9" w:rsidRDefault="003760A9" w:rsidP="003760A9">
      <w:r>
        <w:t>It shows top 20 journals and 10 top journal in the table.</w:t>
      </w:r>
    </w:p>
    <w:p w14:paraId="22840D20" w14:textId="061C1D55" w:rsidR="00047636" w:rsidRDefault="00047636" w:rsidP="003760A9">
      <w:pPr>
        <w:jc w:val="center"/>
      </w:pPr>
      <w:r>
        <w:rPr>
          <w:noProof/>
        </w:rPr>
        <w:drawing>
          <wp:inline distT="0" distB="0" distL="0" distR="0" wp14:anchorId="3EDDDEBD" wp14:editId="77FA4218">
            <wp:extent cx="4572000" cy="3200400"/>
            <wp:effectExtent l="0" t="0" r="0" b="0"/>
            <wp:docPr id="1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0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9431" w:type="dxa"/>
        <w:jc w:val="center"/>
        <w:tblLook w:val="0000" w:firstRow="0" w:lastRow="0" w:firstColumn="0" w:lastColumn="0" w:noHBand="0" w:noVBand="0"/>
      </w:tblPr>
      <w:tblGrid>
        <w:gridCol w:w="419"/>
        <w:gridCol w:w="1044"/>
        <w:gridCol w:w="1122"/>
        <w:gridCol w:w="837"/>
        <w:gridCol w:w="1437"/>
        <w:gridCol w:w="511"/>
        <w:gridCol w:w="1122"/>
        <w:gridCol w:w="1478"/>
        <w:gridCol w:w="1391"/>
        <w:gridCol w:w="1122"/>
        <w:gridCol w:w="1122"/>
      </w:tblGrid>
      <w:tr w:rsidR="006B2CA8" w:rsidRPr="006B2CA8" w14:paraId="20DA1D2A" w14:textId="77777777" w:rsidTr="003760A9">
        <w:trPr>
          <w:trHeight w:val="302"/>
          <w:jc w:val="center"/>
        </w:trPr>
        <w:tc>
          <w:tcPr>
            <w:tcW w:w="469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70FE91D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Year</w:t>
            </w:r>
          </w:p>
        </w:tc>
        <w:tc>
          <w:tcPr>
            <w:tcW w:w="0" w:type="auto"/>
            <w:gridSpan w:val="10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vAlign w:val="center"/>
          </w:tcPr>
          <w:p w14:paraId="17AE9D6D" w14:textId="535C61E1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Journal Names</w:t>
            </w:r>
          </w:p>
        </w:tc>
      </w:tr>
      <w:tr w:rsidR="003760A9" w:rsidRPr="006B2CA8" w14:paraId="766F3937" w14:textId="77777777" w:rsidTr="003760A9">
        <w:trPr>
          <w:trHeight w:val="883"/>
          <w:jc w:val="center"/>
        </w:trPr>
        <w:tc>
          <w:tcPr>
            <w:tcW w:w="469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6A9DA16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3C46FC9C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NEUROIMAGE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0A55CBFC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FRONTIERS IN HUMAN NEUROSCIENCE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187F37D3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SCIENTIFIC REPORTS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638D52BF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PSYCHOPHYSIOLOGY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3FAC52F6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PLOS ONE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50F77E95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JOURNAL OF NEUROSCIENCE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41C00474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NEUROPSYCHOLOGIA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7E77A64F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CLINICAL NEUROPHYSIOLOGY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4F34328A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FRONTIERS IN NEUROSCIENCE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2083AC21" w14:textId="77777777" w:rsidR="006B2CA8" w:rsidRPr="003760A9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</w:pPr>
            <w:r w:rsidRPr="003760A9">
              <w:rPr>
                <w:rFonts w:ascii="Calibri" w:hAnsi="Calibri" w:cs="Calibri"/>
                <w:b/>
                <w:bCs/>
                <w:color w:val="000000"/>
                <w:sz w:val="14"/>
                <w:szCs w:val="14"/>
              </w:rPr>
              <w:t>JOURNAL OF COGNITIVE NEUROSCIENCE</w:t>
            </w:r>
          </w:p>
        </w:tc>
      </w:tr>
      <w:tr w:rsidR="003760A9" w:rsidRPr="006B2CA8" w14:paraId="79E6F480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3F2DAE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36C4CDB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7150B1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D569BB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EA07DB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E03C53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1B108B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FA7865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8D9336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</w:t>
            </w:r>
          </w:p>
        </w:tc>
        <w:tc>
          <w:tcPr>
            <w:tcW w:w="0" w:type="auto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F96166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nil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3BE5CC9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</w:tr>
      <w:tr w:rsidR="003760A9" w:rsidRPr="006B2CA8" w14:paraId="03BBB050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C3EDA6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05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024E27E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B5D3AA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2A111C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8341E0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271EC1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77A3CC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779F6F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D03E0F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8DADE1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F8606B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</w:t>
            </w:r>
          </w:p>
        </w:tc>
      </w:tr>
      <w:tr w:rsidR="003760A9" w:rsidRPr="006B2CA8" w14:paraId="28483AA2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526791D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06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6A533926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5C468A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AEFC68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BA1010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AB1B31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E30B77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DFA89D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F881AB6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37584C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7E734C6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</w:t>
            </w:r>
          </w:p>
        </w:tc>
      </w:tr>
      <w:tr w:rsidR="003760A9" w:rsidRPr="006B2CA8" w14:paraId="2CDFD870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75FE198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07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3025AD6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07B0BB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B7DFCA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B53100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C99AEC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ED3263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56EEE7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BBF322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0F4FE9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31D754E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5</w:t>
            </w:r>
          </w:p>
        </w:tc>
      </w:tr>
      <w:tr w:rsidR="003760A9" w:rsidRPr="006B2CA8" w14:paraId="6DF5A110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27F09F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08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7EAE3B4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D25A20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7C5FB6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14B5B7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2FFC58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949D75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0D6CB7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B49850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E8138B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E6A456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9</w:t>
            </w:r>
          </w:p>
        </w:tc>
      </w:tr>
      <w:tr w:rsidR="003760A9" w:rsidRPr="006B2CA8" w14:paraId="4501CB9A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330CD7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09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0246077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3987E6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C35112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AE0913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42EADD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DD0BF7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C4D28D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723C0C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5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1A8617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3AF3E9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7</w:t>
            </w:r>
          </w:p>
        </w:tc>
      </w:tr>
      <w:tr w:rsidR="003760A9" w:rsidRPr="006B2CA8" w14:paraId="2621F4F7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70ECA01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0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40C7A28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9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5B3B43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A16912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ECA7A5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8C3AC1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5AE354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73F3B8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FDBE6F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2375BE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0CCA6A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8</w:t>
            </w:r>
          </w:p>
        </w:tc>
      </w:tr>
      <w:tr w:rsidR="003760A9" w:rsidRPr="006B2CA8" w14:paraId="4FCE1520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7FBF663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1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6CC15EE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2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163187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1AF596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F050CF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FCF766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4FE7EB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5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24F69B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B97D02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7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A1A0C6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445A1B1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3</w:t>
            </w:r>
          </w:p>
        </w:tc>
      </w:tr>
      <w:tr w:rsidR="003760A9" w:rsidRPr="006B2CA8" w14:paraId="517BD0F9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300D495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2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08C24FF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6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183732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AE57BA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0C4AED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475839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B471FB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299595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004797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8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6B428B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88BAD1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8</w:t>
            </w:r>
          </w:p>
        </w:tc>
      </w:tr>
      <w:tr w:rsidR="003760A9" w:rsidRPr="006B2CA8" w14:paraId="249525A0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60CD23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3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04E8BE0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0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FCEE1A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EB42FC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199598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7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30C7C7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0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10FB4B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9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2941E3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7578F4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0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52151B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A48C40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59</w:t>
            </w:r>
          </w:p>
        </w:tc>
      </w:tr>
      <w:tr w:rsidR="003760A9" w:rsidRPr="006B2CA8" w14:paraId="4F40F6E8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8D11FE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4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59C0A96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5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F304DE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9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B2A780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74C8DB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8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EE4D2F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4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B7EE7F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1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E96919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15C9FB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2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9689A2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5CEEC67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81</w:t>
            </w:r>
          </w:p>
        </w:tc>
      </w:tr>
      <w:tr w:rsidR="003760A9" w:rsidRPr="006B2CA8" w14:paraId="3192842F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A4D122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5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49BE1CE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0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D68001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2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9D77BD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AB5F37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1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14AF83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7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42084A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3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E8F045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8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FA6647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3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D69AB9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9E8585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01</w:t>
            </w:r>
          </w:p>
        </w:tc>
      </w:tr>
      <w:tr w:rsidR="003760A9" w:rsidRPr="006B2CA8" w14:paraId="10FB5D8E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5CE5D2D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6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77D6852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5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BBF1D7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7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DD9E7B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B9C66E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3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A25522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1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4CDD45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5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75831E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1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D80118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6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52D96B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5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0FB3A6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23</w:t>
            </w:r>
          </w:p>
        </w:tc>
      </w:tr>
      <w:tr w:rsidR="003760A9" w:rsidRPr="006B2CA8" w14:paraId="3ADB8928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640BA8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7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4C415BE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0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26FC55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2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4F1C62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0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A4BF7E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7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F721DB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4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7EA527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8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36B65F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3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A34A04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7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FF5D04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7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34444A1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45</w:t>
            </w:r>
          </w:p>
        </w:tc>
      </w:tr>
      <w:tr w:rsidR="003760A9" w:rsidRPr="006B2CA8" w14:paraId="07D088A1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329A8D6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8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403EE366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6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7A688B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6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AD8757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4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D1FB9B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9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52466A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6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0826E2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0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6C8C07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7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E8B3C3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0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E92C8C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0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02E35BF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69</w:t>
            </w:r>
          </w:p>
        </w:tc>
      </w:tr>
      <w:tr w:rsidR="003760A9" w:rsidRPr="006B2CA8" w14:paraId="3D08F55F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6162A5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19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7B63D12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54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F5C53A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1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40249B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1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6D3E59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3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A1B134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9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BBFE476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2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BAC4FE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0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C81D38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1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B9D3CB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3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A2DE07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94</w:t>
            </w:r>
          </w:p>
        </w:tc>
      </w:tr>
      <w:tr w:rsidR="003760A9" w:rsidRPr="006B2CA8" w14:paraId="388BD09C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BBA039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20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4A27CB8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1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3B72166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8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3894AD4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7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5087BC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8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180AC06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1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0544743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5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C3E8A1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3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644696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4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98C5C8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16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8C56A4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21</w:t>
            </w:r>
          </w:p>
        </w:tc>
      </w:tr>
      <w:tr w:rsidR="003760A9" w:rsidRPr="006B2CA8" w14:paraId="3EC19E36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6CEB2D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21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22AF7E2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67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1868F4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5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233881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4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DF8800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1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1550DD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3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7010E6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7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E91834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6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F65B45A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7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BC4A2B6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1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1A2D49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59</w:t>
            </w:r>
          </w:p>
        </w:tc>
      </w:tr>
      <w:tr w:rsidR="003760A9" w:rsidRPr="006B2CA8" w14:paraId="07B5038B" w14:textId="77777777" w:rsidTr="003760A9">
        <w:trPr>
          <w:trHeight w:val="290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4DF47C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lastRenderedPageBreak/>
              <w:t>2022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vAlign w:val="center"/>
          </w:tcPr>
          <w:p w14:paraId="24D23035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73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E90259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50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AFEDE8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2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EAAF41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5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F633907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5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C8F822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0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8801BD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9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5B981BE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9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8B3200D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7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AE17E40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85</w:t>
            </w:r>
          </w:p>
        </w:tc>
      </w:tr>
      <w:tr w:rsidR="003760A9" w:rsidRPr="006B2CA8" w14:paraId="2D5ECDB5" w14:textId="77777777" w:rsidTr="003760A9">
        <w:trPr>
          <w:trHeight w:val="302"/>
          <w:jc w:val="center"/>
        </w:trPr>
        <w:tc>
          <w:tcPr>
            <w:tcW w:w="469" w:type="dxa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46559801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2023</w:t>
            </w:r>
          </w:p>
        </w:tc>
        <w:tc>
          <w:tcPr>
            <w:tcW w:w="0" w:type="auto"/>
            <w:tcBorders>
              <w:top w:val="single" w:sz="6" w:space="0" w:color="auto"/>
              <w:left w:val="nil"/>
              <w:bottom w:val="single" w:sz="12" w:space="0" w:color="auto"/>
              <w:right w:val="single" w:sz="6" w:space="0" w:color="auto"/>
            </w:tcBorders>
            <w:vAlign w:val="center"/>
          </w:tcPr>
          <w:p w14:paraId="5CB53428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78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2E9EBB8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52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1A8DBB9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4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4A6309A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42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5476AF3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7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682D103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1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23D33CFC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1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79D75BD2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0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55EA840B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30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20D88479" w14:textId="77777777" w:rsidR="006B2CA8" w:rsidRPr="006B2CA8" w:rsidRDefault="006B2CA8" w:rsidP="006B2CA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0"/>
                <w:szCs w:val="10"/>
              </w:rPr>
            </w:pPr>
            <w:r w:rsidRPr="006B2CA8">
              <w:rPr>
                <w:rFonts w:ascii="Calibri" w:hAnsi="Calibri" w:cs="Calibri"/>
                <w:color w:val="000000"/>
                <w:sz w:val="10"/>
                <w:szCs w:val="10"/>
              </w:rPr>
              <w:t>299</w:t>
            </w:r>
          </w:p>
        </w:tc>
      </w:tr>
    </w:tbl>
    <w:p w14:paraId="7F9DF7DA" w14:textId="63DCDE2C" w:rsidR="006B2CA8" w:rsidRDefault="006B2CA8" w:rsidP="00F8713A"/>
    <w:p w14:paraId="2B442B75" w14:textId="48219FEC" w:rsidR="002A4355" w:rsidRDefault="002A4355" w:rsidP="00F8713A"/>
    <w:p w14:paraId="383DDAB9" w14:textId="45B30E33" w:rsidR="002A4355" w:rsidRDefault="002A4355" w:rsidP="002A4355">
      <w:pPr>
        <w:pStyle w:val="Heading1"/>
        <w:rPr>
          <w:rFonts w:asciiTheme="minorBidi" w:hAnsiTheme="minorBidi"/>
        </w:rPr>
      </w:pPr>
      <w:bookmarkStart w:id="16" w:name="_Toc144654014"/>
      <w:r>
        <w:rPr>
          <w:rFonts w:asciiTheme="minorBidi" w:hAnsiTheme="minorBidi"/>
        </w:rPr>
        <w:t>Authors</w:t>
      </w:r>
      <w:bookmarkEnd w:id="16"/>
    </w:p>
    <w:p w14:paraId="4D00F182" w14:textId="4589BB50" w:rsidR="002A4355" w:rsidRDefault="002A4355" w:rsidP="000265AE">
      <w:pPr>
        <w:pStyle w:val="Heading2"/>
      </w:pPr>
      <w:bookmarkStart w:id="17" w:name="_Toc144654015"/>
      <w:r>
        <w:t xml:space="preserve">Most </w:t>
      </w:r>
      <w:r w:rsidR="000265AE">
        <w:t>Local Cited Authors</w:t>
      </w:r>
      <w:bookmarkEnd w:id="17"/>
    </w:p>
    <w:p w14:paraId="4FE3D809" w14:textId="2183791D" w:rsidR="000265AE" w:rsidRDefault="000265AE" w:rsidP="000265AE"/>
    <w:tbl>
      <w:tblPr>
        <w:tblW w:w="5000" w:type="pct"/>
        <w:tblLook w:val="0000" w:firstRow="0" w:lastRow="0" w:firstColumn="0" w:lastColumn="0" w:noHBand="0" w:noVBand="0"/>
      </w:tblPr>
      <w:tblGrid>
        <w:gridCol w:w="941"/>
        <w:gridCol w:w="2593"/>
        <w:gridCol w:w="4304"/>
        <w:gridCol w:w="1492"/>
      </w:tblGrid>
      <w:tr w:rsidR="0022420D" w14:paraId="6C28A9D7" w14:textId="77777777" w:rsidTr="00F35A04">
        <w:trPr>
          <w:trHeight w:val="302"/>
        </w:trPr>
        <w:tc>
          <w:tcPr>
            <w:tcW w:w="524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CB9A82A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Row</w:t>
            </w:r>
          </w:p>
        </w:tc>
        <w:tc>
          <w:tcPr>
            <w:tcW w:w="1409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9750B62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Author</w:t>
            </w:r>
          </w:p>
        </w:tc>
        <w:tc>
          <w:tcPr>
            <w:tcW w:w="2326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A4263F4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University</w:t>
            </w:r>
          </w:p>
        </w:tc>
        <w:tc>
          <w:tcPr>
            <w:tcW w:w="740" w:type="pc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</w:tcPr>
          <w:p w14:paraId="200147B5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LocalCitations</w:t>
            </w:r>
          </w:p>
        </w:tc>
      </w:tr>
      <w:tr w:rsidR="0022420D" w14:paraId="21C10238" w14:textId="77777777" w:rsidTr="00F35A04">
        <w:trPr>
          <w:trHeight w:val="290"/>
        </w:trPr>
        <w:tc>
          <w:tcPr>
            <w:tcW w:w="524" w:type="pct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6F089B0F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409" w:type="pct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38317554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cott Makeig</w:t>
            </w:r>
          </w:p>
        </w:tc>
        <w:tc>
          <w:tcPr>
            <w:tcW w:w="2326" w:type="pct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5C6EDA20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iversity of California, San Diego</w:t>
            </w:r>
          </w:p>
        </w:tc>
        <w:tc>
          <w:tcPr>
            <w:tcW w:w="740" w:type="pct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</w:tcPr>
          <w:p w14:paraId="23B2E9D3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3,427 </w:t>
            </w:r>
          </w:p>
        </w:tc>
      </w:tr>
      <w:tr w:rsidR="0022420D" w14:paraId="0709A8B6" w14:textId="77777777" w:rsidTr="00F35A04">
        <w:trPr>
          <w:trHeight w:val="290"/>
        </w:trPr>
        <w:tc>
          <w:tcPr>
            <w:tcW w:w="52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047EEB86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409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141E2A9B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rnaud Delorme</w:t>
            </w:r>
          </w:p>
        </w:tc>
        <w:tc>
          <w:tcPr>
            <w:tcW w:w="232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64553541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NRS, UCSD, Paul Sabatier university</w:t>
            </w:r>
          </w:p>
        </w:tc>
        <w:tc>
          <w:tcPr>
            <w:tcW w:w="740" w:type="pct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</w:tcPr>
          <w:p w14:paraId="33E8DA40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2,151 </w:t>
            </w:r>
          </w:p>
        </w:tc>
      </w:tr>
      <w:tr w:rsidR="0022420D" w14:paraId="5BA46F6E" w14:textId="77777777" w:rsidTr="00F35A04">
        <w:trPr>
          <w:trHeight w:val="290"/>
        </w:trPr>
        <w:tc>
          <w:tcPr>
            <w:tcW w:w="52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189A1155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409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69979ABB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efan Debener</w:t>
            </w:r>
          </w:p>
        </w:tc>
        <w:tc>
          <w:tcPr>
            <w:tcW w:w="232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7817E241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iversity of Oldenburg</w:t>
            </w:r>
          </w:p>
        </w:tc>
        <w:tc>
          <w:tcPr>
            <w:tcW w:w="740" w:type="pct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</w:tcPr>
          <w:p w14:paraId="474FCE26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1,870 </w:t>
            </w:r>
          </w:p>
        </w:tc>
      </w:tr>
      <w:tr w:rsidR="0022420D" w14:paraId="38E59D8B" w14:textId="77777777" w:rsidTr="00F35A04">
        <w:trPr>
          <w:trHeight w:val="290"/>
        </w:trPr>
        <w:tc>
          <w:tcPr>
            <w:tcW w:w="52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4E53B0D1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409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7BB3244E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even J Luck</w:t>
            </w:r>
          </w:p>
        </w:tc>
        <w:tc>
          <w:tcPr>
            <w:tcW w:w="232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2284B122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iversity of California, Davis</w:t>
            </w:r>
          </w:p>
        </w:tc>
        <w:tc>
          <w:tcPr>
            <w:tcW w:w="740" w:type="pct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</w:tcPr>
          <w:p w14:paraId="578C354D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1,670 </w:t>
            </w:r>
          </w:p>
        </w:tc>
      </w:tr>
      <w:tr w:rsidR="0022420D" w14:paraId="159EEFA5" w14:textId="77777777" w:rsidTr="00F35A04">
        <w:trPr>
          <w:trHeight w:val="290"/>
        </w:trPr>
        <w:tc>
          <w:tcPr>
            <w:tcW w:w="52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5BD9BDC7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1409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4B5264CB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Javier Lopez-Calderon</w:t>
            </w:r>
          </w:p>
        </w:tc>
        <w:tc>
          <w:tcPr>
            <w:tcW w:w="232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32F18FFF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iversidad de Talca, United States</w:t>
            </w:r>
          </w:p>
        </w:tc>
        <w:tc>
          <w:tcPr>
            <w:tcW w:w="740" w:type="pct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</w:tcPr>
          <w:p w14:paraId="782DF1B7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1,228 </w:t>
            </w:r>
          </w:p>
        </w:tc>
      </w:tr>
      <w:tr w:rsidR="0022420D" w14:paraId="65F171EC" w14:textId="77777777" w:rsidTr="00F35A04">
        <w:trPr>
          <w:trHeight w:val="290"/>
        </w:trPr>
        <w:tc>
          <w:tcPr>
            <w:tcW w:w="52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0D5C51A7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  <w:tc>
          <w:tcPr>
            <w:tcW w:w="1409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29B53CCD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Julie Onton</w:t>
            </w:r>
          </w:p>
        </w:tc>
        <w:tc>
          <w:tcPr>
            <w:tcW w:w="232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28EA42BD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iversity of Califormia, San Diego</w:t>
            </w:r>
          </w:p>
        </w:tc>
        <w:tc>
          <w:tcPr>
            <w:tcW w:w="740" w:type="pct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</w:tcPr>
          <w:p w14:paraId="3E0F2454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1,064 </w:t>
            </w:r>
          </w:p>
        </w:tc>
      </w:tr>
      <w:tr w:rsidR="0022420D" w14:paraId="08027029" w14:textId="77777777" w:rsidTr="00F35A04">
        <w:trPr>
          <w:trHeight w:val="290"/>
        </w:trPr>
        <w:tc>
          <w:tcPr>
            <w:tcW w:w="52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7AAC488B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</w:t>
            </w:r>
          </w:p>
        </w:tc>
        <w:tc>
          <w:tcPr>
            <w:tcW w:w="1409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3E67E638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ke X Cohen</w:t>
            </w:r>
          </w:p>
        </w:tc>
        <w:tc>
          <w:tcPr>
            <w:tcW w:w="232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32F7D793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dboud University Medical Centre</w:t>
            </w:r>
          </w:p>
        </w:tc>
        <w:tc>
          <w:tcPr>
            <w:tcW w:w="740" w:type="pct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</w:tcPr>
          <w:p w14:paraId="6915E516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   788 </w:t>
            </w:r>
          </w:p>
        </w:tc>
      </w:tr>
      <w:tr w:rsidR="0022420D" w14:paraId="30151A93" w14:textId="77777777" w:rsidTr="00F35A04">
        <w:trPr>
          <w:trHeight w:val="290"/>
        </w:trPr>
        <w:tc>
          <w:tcPr>
            <w:tcW w:w="52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60958F56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</w:t>
            </w:r>
          </w:p>
        </w:tc>
        <w:tc>
          <w:tcPr>
            <w:tcW w:w="1409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64A8CA28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aniel P. Ferris</w:t>
            </w:r>
          </w:p>
        </w:tc>
        <w:tc>
          <w:tcPr>
            <w:tcW w:w="232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3A603A4C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iversity of Florida</w:t>
            </w:r>
          </w:p>
        </w:tc>
        <w:tc>
          <w:tcPr>
            <w:tcW w:w="740" w:type="pct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</w:tcPr>
          <w:p w14:paraId="18A94051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   786 </w:t>
            </w:r>
          </w:p>
        </w:tc>
      </w:tr>
      <w:tr w:rsidR="0022420D" w14:paraId="71489B46" w14:textId="77777777" w:rsidTr="00F35A04">
        <w:trPr>
          <w:trHeight w:val="290"/>
        </w:trPr>
        <w:tc>
          <w:tcPr>
            <w:tcW w:w="52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34A94741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</w:t>
            </w:r>
          </w:p>
        </w:tc>
        <w:tc>
          <w:tcPr>
            <w:tcW w:w="1409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5D1F57E3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Klaus Gramann</w:t>
            </w:r>
          </w:p>
        </w:tc>
        <w:tc>
          <w:tcPr>
            <w:tcW w:w="232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167B800D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chnische Universität Berlin</w:t>
            </w:r>
          </w:p>
        </w:tc>
        <w:tc>
          <w:tcPr>
            <w:tcW w:w="740" w:type="pct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</w:tcPr>
          <w:p w14:paraId="1AEC2B5F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   672 </w:t>
            </w:r>
          </w:p>
        </w:tc>
      </w:tr>
      <w:tr w:rsidR="0022420D" w14:paraId="5B9B9E4A" w14:textId="77777777" w:rsidTr="00F35A04">
        <w:trPr>
          <w:trHeight w:val="302"/>
        </w:trPr>
        <w:tc>
          <w:tcPr>
            <w:tcW w:w="524" w:type="pct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979BC60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  <w:tc>
          <w:tcPr>
            <w:tcW w:w="1409" w:type="pct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E3C70BD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iandomenico (GD) Iannetti</w:t>
            </w:r>
          </w:p>
        </w:tc>
        <w:tc>
          <w:tcPr>
            <w:tcW w:w="2326" w:type="pct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FBDCF8A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University College London (UCL)</w:t>
            </w:r>
          </w:p>
        </w:tc>
        <w:tc>
          <w:tcPr>
            <w:tcW w:w="740" w:type="pct"/>
            <w:tcBorders>
              <w:top w:val="single" w:sz="6" w:space="0" w:color="auto"/>
              <w:left w:val="nil"/>
              <w:bottom w:val="single" w:sz="12" w:space="0" w:color="auto"/>
              <w:right w:val="single" w:sz="12" w:space="0" w:color="auto"/>
            </w:tcBorders>
          </w:tcPr>
          <w:p w14:paraId="7FCFA28B" w14:textId="77777777" w:rsidR="0022420D" w:rsidRDefault="0022420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              667 </w:t>
            </w:r>
          </w:p>
        </w:tc>
      </w:tr>
    </w:tbl>
    <w:p w14:paraId="4BCA0163" w14:textId="1FA4011E" w:rsidR="00C41A57" w:rsidRDefault="00C41A57" w:rsidP="000265AE"/>
    <w:p w14:paraId="38AD2C27" w14:textId="52943D58" w:rsidR="00F35A04" w:rsidRDefault="00F35A04" w:rsidP="00F35A04">
      <w:pPr>
        <w:pStyle w:val="Heading2"/>
      </w:pPr>
      <w:bookmarkStart w:id="18" w:name="_Toc144654016"/>
      <w:r>
        <w:t>Author Productivity through Lotka’s Law</w:t>
      </w:r>
      <w:bookmarkEnd w:id="18"/>
    </w:p>
    <w:p w14:paraId="1C0245EB" w14:textId="42442A73" w:rsidR="00F35A04" w:rsidRDefault="00F35A04" w:rsidP="00F35A04"/>
    <w:tbl>
      <w:tblPr>
        <w:tblW w:w="5000" w:type="pct"/>
        <w:tblLook w:val="0000" w:firstRow="0" w:lastRow="0" w:firstColumn="0" w:lastColumn="0" w:noHBand="0" w:noVBand="0"/>
      </w:tblPr>
      <w:tblGrid>
        <w:gridCol w:w="2699"/>
        <w:gridCol w:w="3031"/>
        <w:gridCol w:w="3600"/>
      </w:tblGrid>
      <w:tr w:rsidR="00FD0F5F" w14:paraId="30418B45" w14:textId="77777777" w:rsidTr="00FD0F5F">
        <w:trPr>
          <w:trHeight w:val="302"/>
        </w:trPr>
        <w:tc>
          <w:tcPr>
            <w:tcW w:w="1446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51EA8F93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N.Articles</w:t>
            </w:r>
          </w:p>
        </w:tc>
        <w:tc>
          <w:tcPr>
            <w:tcW w:w="1624" w:type="pct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2E92E8FF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N.Authors</w:t>
            </w:r>
          </w:p>
        </w:tc>
        <w:tc>
          <w:tcPr>
            <w:tcW w:w="1929" w:type="pct"/>
            <w:tcBorders>
              <w:top w:val="single" w:sz="12" w:space="0" w:color="auto"/>
              <w:left w:val="single" w:sz="6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55015C5F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req</w:t>
            </w:r>
          </w:p>
        </w:tc>
      </w:tr>
      <w:tr w:rsidR="00FD0F5F" w14:paraId="5E460D15" w14:textId="77777777" w:rsidTr="00FD0F5F">
        <w:trPr>
          <w:trHeight w:val="290"/>
        </w:trPr>
        <w:tc>
          <w:tcPr>
            <w:tcW w:w="1446" w:type="pct"/>
            <w:tcBorders>
              <w:top w:val="nil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D8898FA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1624" w:type="pct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C619087" w14:textId="5BA5DC55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,416</w:t>
            </w:r>
          </w:p>
        </w:tc>
        <w:tc>
          <w:tcPr>
            <w:tcW w:w="1929" w:type="pct"/>
            <w:tcBorders>
              <w:top w:val="nil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5F25F7D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6.7%</w:t>
            </w:r>
          </w:p>
        </w:tc>
      </w:tr>
      <w:tr w:rsidR="00FD0F5F" w14:paraId="17B280F8" w14:textId="77777777" w:rsidTr="00FD0F5F">
        <w:trPr>
          <w:trHeight w:val="290"/>
        </w:trPr>
        <w:tc>
          <w:tcPr>
            <w:tcW w:w="144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070D431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162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389356A" w14:textId="4D7751D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,432</w:t>
            </w:r>
          </w:p>
        </w:tc>
        <w:tc>
          <w:tcPr>
            <w:tcW w:w="1929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1D306A4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.2%</w:t>
            </w:r>
          </w:p>
        </w:tc>
      </w:tr>
      <w:tr w:rsidR="00FD0F5F" w14:paraId="1B35413C" w14:textId="77777777" w:rsidTr="00FD0F5F">
        <w:trPr>
          <w:trHeight w:val="290"/>
        </w:trPr>
        <w:tc>
          <w:tcPr>
            <w:tcW w:w="144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60A7733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162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A8BA67C" w14:textId="06383D12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879</w:t>
            </w:r>
          </w:p>
        </w:tc>
        <w:tc>
          <w:tcPr>
            <w:tcW w:w="1929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A7EBD68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5%</w:t>
            </w:r>
          </w:p>
        </w:tc>
      </w:tr>
      <w:tr w:rsidR="00FD0F5F" w14:paraId="077D5B81" w14:textId="77777777" w:rsidTr="00FD0F5F">
        <w:trPr>
          <w:trHeight w:val="290"/>
        </w:trPr>
        <w:tc>
          <w:tcPr>
            <w:tcW w:w="144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5145756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162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8677574" w14:textId="20E975EC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000</w:t>
            </w:r>
          </w:p>
        </w:tc>
        <w:tc>
          <w:tcPr>
            <w:tcW w:w="1929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411BC9C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4%</w:t>
            </w:r>
          </w:p>
        </w:tc>
      </w:tr>
      <w:tr w:rsidR="00FD0F5F" w14:paraId="3C2DCEB7" w14:textId="77777777" w:rsidTr="00FD0F5F">
        <w:trPr>
          <w:trHeight w:val="290"/>
        </w:trPr>
        <w:tc>
          <w:tcPr>
            <w:tcW w:w="144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F2C2B7E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162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C8D737E" w14:textId="2014815F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80</w:t>
            </w:r>
          </w:p>
        </w:tc>
        <w:tc>
          <w:tcPr>
            <w:tcW w:w="1929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9945FD9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0%</w:t>
            </w:r>
          </w:p>
        </w:tc>
      </w:tr>
      <w:tr w:rsidR="00FD0F5F" w14:paraId="5620E7C3" w14:textId="77777777" w:rsidTr="00FD0F5F">
        <w:trPr>
          <w:trHeight w:val="290"/>
        </w:trPr>
        <w:tc>
          <w:tcPr>
            <w:tcW w:w="144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46015E0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162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5341295" w14:textId="08CE34ED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02</w:t>
            </w:r>
          </w:p>
        </w:tc>
        <w:tc>
          <w:tcPr>
            <w:tcW w:w="1929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9B9C0A9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4%</w:t>
            </w:r>
          </w:p>
        </w:tc>
      </w:tr>
      <w:tr w:rsidR="00FD0F5F" w14:paraId="324BB6D2" w14:textId="77777777" w:rsidTr="00FD0F5F">
        <w:trPr>
          <w:trHeight w:val="290"/>
        </w:trPr>
        <w:tc>
          <w:tcPr>
            <w:tcW w:w="144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76811E9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162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E83EAF6" w14:textId="1740DAE3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2</w:t>
            </w:r>
          </w:p>
        </w:tc>
        <w:tc>
          <w:tcPr>
            <w:tcW w:w="1929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5D9DEF9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0%</w:t>
            </w:r>
          </w:p>
        </w:tc>
      </w:tr>
      <w:tr w:rsidR="00FD0F5F" w14:paraId="32E9E74A" w14:textId="77777777" w:rsidTr="00FD0F5F">
        <w:trPr>
          <w:trHeight w:val="290"/>
        </w:trPr>
        <w:tc>
          <w:tcPr>
            <w:tcW w:w="144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DB17141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162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B5291B9" w14:textId="335E9228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30</w:t>
            </w:r>
          </w:p>
        </w:tc>
        <w:tc>
          <w:tcPr>
            <w:tcW w:w="1929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9AD2824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%</w:t>
            </w:r>
          </w:p>
        </w:tc>
      </w:tr>
      <w:tr w:rsidR="00FD0F5F" w14:paraId="4A83B0F6" w14:textId="77777777" w:rsidTr="00FD0F5F">
        <w:trPr>
          <w:trHeight w:val="290"/>
        </w:trPr>
        <w:tc>
          <w:tcPr>
            <w:tcW w:w="1446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25ABF2C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9</w:t>
            </w:r>
          </w:p>
        </w:tc>
        <w:tc>
          <w:tcPr>
            <w:tcW w:w="162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E64EB26" w14:textId="4DDB188D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5</w:t>
            </w:r>
          </w:p>
        </w:tc>
        <w:tc>
          <w:tcPr>
            <w:tcW w:w="1929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09E0DCA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%</w:t>
            </w:r>
          </w:p>
        </w:tc>
      </w:tr>
      <w:tr w:rsidR="00FD0F5F" w14:paraId="54733826" w14:textId="77777777" w:rsidTr="00FD0F5F">
        <w:trPr>
          <w:trHeight w:val="302"/>
        </w:trPr>
        <w:tc>
          <w:tcPr>
            <w:tcW w:w="1446" w:type="pct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39289826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10</w:t>
            </w:r>
          </w:p>
        </w:tc>
        <w:tc>
          <w:tcPr>
            <w:tcW w:w="1624" w:type="pct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6561B362" w14:textId="4C58B39F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4</w:t>
            </w:r>
          </w:p>
        </w:tc>
        <w:tc>
          <w:tcPr>
            <w:tcW w:w="1929" w:type="pct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702B9EAD" w14:textId="77777777" w:rsidR="00FD0F5F" w:rsidRDefault="00FD0F5F" w:rsidP="00FD0F5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%</w:t>
            </w:r>
          </w:p>
        </w:tc>
      </w:tr>
    </w:tbl>
    <w:p w14:paraId="4C1D6614" w14:textId="77777777" w:rsidR="00F35A04" w:rsidRPr="00F35A04" w:rsidRDefault="00F35A04" w:rsidP="00F35A04"/>
    <w:p w14:paraId="71CBA0AE" w14:textId="0AE018B1" w:rsidR="00C41A57" w:rsidRDefault="00FD0F5F" w:rsidP="000265AE">
      <w:r>
        <w:rPr>
          <w:noProof/>
        </w:rPr>
        <w:lastRenderedPageBreak/>
        <w:drawing>
          <wp:inline distT="0" distB="0" distL="0" distR="0" wp14:anchorId="53FBC581" wp14:editId="7CD4B8BB">
            <wp:extent cx="4541520" cy="3179064"/>
            <wp:effectExtent l="0" t="0" r="0" b="2540"/>
            <wp:docPr id="13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55A42459-26C6-48FC-8BC3-05C68498979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55A42459-26C6-48FC-8BC3-05C68498979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541520" cy="3179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1FF3B9" w14:textId="2ED5ED9B" w:rsidR="008B7424" w:rsidRDefault="008B7424" w:rsidP="000265AE"/>
    <w:p w14:paraId="60090E47" w14:textId="5B41ADBC" w:rsidR="008B7424" w:rsidRDefault="008B7424" w:rsidP="000265AE"/>
    <w:p w14:paraId="01B2E5BC" w14:textId="47240802" w:rsidR="002874DC" w:rsidRDefault="002874DC" w:rsidP="000265AE"/>
    <w:p w14:paraId="4C53FCBC" w14:textId="4D139821" w:rsidR="002874DC" w:rsidRDefault="002874DC" w:rsidP="000265AE"/>
    <w:p w14:paraId="03C0100B" w14:textId="7A34389B" w:rsidR="002874DC" w:rsidRDefault="002874DC" w:rsidP="000265AE"/>
    <w:p w14:paraId="406C7E81" w14:textId="1D3DFFCB" w:rsidR="002874DC" w:rsidRDefault="002874DC" w:rsidP="000265AE"/>
    <w:p w14:paraId="6E8ADBEB" w14:textId="6023CA05" w:rsidR="002874DC" w:rsidRDefault="002874DC" w:rsidP="000265AE"/>
    <w:p w14:paraId="580A0133" w14:textId="12DCE423" w:rsidR="002874DC" w:rsidRDefault="002874DC" w:rsidP="000265AE"/>
    <w:p w14:paraId="3F28C7B1" w14:textId="1A8194E4" w:rsidR="002874DC" w:rsidRDefault="002874DC" w:rsidP="000265AE"/>
    <w:p w14:paraId="78399C28" w14:textId="5528A69D" w:rsidR="002874DC" w:rsidRDefault="002874DC" w:rsidP="000265AE"/>
    <w:p w14:paraId="138CA716" w14:textId="77777777" w:rsidR="002874DC" w:rsidRDefault="002874DC" w:rsidP="000265AE"/>
    <w:p w14:paraId="7765A2C1" w14:textId="4D5CC7C7" w:rsidR="008B7424" w:rsidRDefault="008B7424" w:rsidP="008B7424">
      <w:pPr>
        <w:pStyle w:val="Heading2"/>
      </w:pPr>
      <w:bookmarkStart w:id="19" w:name="_Toc144654017"/>
      <w:r>
        <w:lastRenderedPageBreak/>
        <w:t>Author’s Local Impact by H index</w:t>
      </w:r>
      <w:bookmarkEnd w:id="19"/>
    </w:p>
    <w:p w14:paraId="7B68FF5F" w14:textId="2CAB492C" w:rsidR="008B7424" w:rsidRDefault="008B7424" w:rsidP="008B7424">
      <w:r>
        <w:rPr>
          <w:noProof/>
        </w:rPr>
        <w:drawing>
          <wp:inline distT="0" distB="0" distL="0" distR="0" wp14:anchorId="10C4A564" wp14:editId="5E77964F">
            <wp:extent cx="5486400" cy="3840594"/>
            <wp:effectExtent l="0" t="0" r="0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8405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D14A0C" w14:textId="46266DF8" w:rsidR="008B7424" w:rsidRDefault="008B7424" w:rsidP="008B7424">
      <w:pPr>
        <w:pStyle w:val="Heading2"/>
      </w:pPr>
      <w:bookmarkStart w:id="20" w:name="_Toc144654018"/>
      <w:r>
        <w:lastRenderedPageBreak/>
        <w:t>Author’s Local Impact by G index</w:t>
      </w:r>
      <w:bookmarkEnd w:id="20"/>
    </w:p>
    <w:p w14:paraId="741D1591" w14:textId="4D6C11E3" w:rsidR="008B7424" w:rsidRDefault="008B7424" w:rsidP="008B7424">
      <w:r>
        <w:rPr>
          <w:noProof/>
        </w:rPr>
        <w:drawing>
          <wp:inline distT="0" distB="0" distL="0" distR="0" wp14:anchorId="76CE8B18" wp14:editId="7A22111C">
            <wp:extent cx="5486400" cy="3840594"/>
            <wp:effectExtent l="0" t="0" r="0" b="762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8405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D2A8A1" w14:textId="2D6F9A23" w:rsidR="008B7424" w:rsidRDefault="008B7424" w:rsidP="008B7424">
      <w:pPr>
        <w:pStyle w:val="Heading2"/>
      </w:pPr>
      <w:bookmarkStart w:id="21" w:name="_Toc144654019"/>
      <w:r>
        <w:lastRenderedPageBreak/>
        <w:t>Author’s Local Impact by M index</w:t>
      </w:r>
      <w:bookmarkEnd w:id="21"/>
    </w:p>
    <w:p w14:paraId="61763B6D" w14:textId="7B4C34AC" w:rsidR="008B7424" w:rsidRDefault="008B7424" w:rsidP="008B7424">
      <w:r>
        <w:rPr>
          <w:noProof/>
        </w:rPr>
        <w:drawing>
          <wp:inline distT="0" distB="0" distL="0" distR="0" wp14:anchorId="34E53C26" wp14:editId="364259E9">
            <wp:extent cx="5486400" cy="3840594"/>
            <wp:effectExtent l="0" t="0" r="0" b="762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8405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EA361F" w14:textId="25A05211" w:rsidR="002874DC" w:rsidRDefault="002874DC" w:rsidP="008B7424">
      <w:pPr>
        <w:pStyle w:val="Heading2"/>
      </w:pPr>
    </w:p>
    <w:p w14:paraId="12792B39" w14:textId="4D7BE367" w:rsidR="002874DC" w:rsidRDefault="002874DC" w:rsidP="002874DC"/>
    <w:p w14:paraId="24CFBB04" w14:textId="50463EB3" w:rsidR="002874DC" w:rsidRDefault="002874DC" w:rsidP="002874DC"/>
    <w:p w14:paraId="31E04659" w14:textId="03F79EB3" w:rsidR="002874DC" w:rsidRDefault="002874DC" w:rsidP="002874DC"/>
    <w:p w14:paraId="4D8FEEC0" w14:textId="25C71EA8" w:rsidR="002874DC" w:rsidRDefault="002874DC" w:rsidP="002874DC"/>
    <w:p w14:paraId="62EFE3E1" w14:textId="28060834" w:rsidR="002874DC" w:rsidRDefault="002874DC" w:rsidP="002874DC"/>
    <w:p w14:paraId="0A758816" w14:textId="59F27B9F" w:rsidR="002874DC" w:rsidRDefault="002874DC" w:rsidP="002874DC"/>
    <w:p w14:paraId="467D757A" w14:textId="5610A6AE" w:rsidR="002874DC" w:rsidRDefault="002874DC" w:rsidP="002874DC"/>
    <w:p w14:paraId="57D7477D" w14:textId="78DE5DEC" w:rsidR="002874DC" w:rsidRDefault="002874DC" w:rsidP="002874DC"/>
    <w:p w14:paraId="05C62CEF" w14:textId="1EB68C97" w:rsidR="002874DC" w:rsidRDefault="002874DC" w:rsidP="002874DC"/>
    <w:p w14:paraId="5C3C466F" w14:textId="0F66F867" w:rsidR="002874DC" w:rsidRDefault="002874DC" w:rsidP="002874DC"/>
    <w:p w14:paraId="7C54465B" w14:textId="481C0114" w:rsidR="002874DC" w:rsidRDefault="002874DC" w:rsidP="002874DC"/>
    <w:p w14:paraId="75622505" w14:textId="77777777" w:rsidR="002874DC" w:rsidRPr="002874DC" w:rsidRDefault="002874DC" w:rsidP="002874DC"/>
    <w:p w14:paraId="4B33B532" w14:textId="77777777" w:rsidR="002874DC" w:rsidRDefault="002874DC" w:rsidP="008B7424">
      <w:pPr>
        <w:pStyle w:val="Heading2"/>
      </w:pPr>
    </w:p>
    <w:p w14:paraId="47EC6F5D" w14:textId="6C2B10E3" w:rsidR="008B7424" w:rsidRDefault="008B7424" w:rsidP="008B7424">
      <w:pPr>
        <w:pStyle w:val="Heading2"/>
      </w:pPr>
      <w:bookmarkStart w:id="22" w:name="_Toc144654020"/>
      <w:r>
        <w:t>Author’s Local Impact by Total Citations</w:t>
      </w:r>
      <w:bookmarkEnd w:id="22"/>
    </w:p>
    <w:p w14:paraId="4998584C" w14:textId="7D9FAD91" w:rsidR="002F7F6E" w:rsidRDefault="002F7F6E" w:rsidP="002F7F6E"/>
    <w:p w14:paraId="71D29752" w14:textId="513318F7" w:rsidR="002874DC" w:rsidRDefault="002874DC" w:rsidP="002F7F6E">
      <w:r>
        <w:rPr>
          <w:noProof/>
        </w:rPr>
        <w:drawing>
          <wp:inline distT="0" distB="0" distL="0" distR="0" wp14:anchorId="35E0AC73" wp14:editId="15457B85">
            <wp:extent cx="5486400" cy="3840594"/>
            <wp:effectExtent l="0" t="0" r="0" b="762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8405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051A827" w14:textId="584594C9" w:rsidR="002874DC" w:rsidRDefault="002874DC" w:rsidP="002F7F6E"/>
    <w:p w14:paraId="0069D032" w14:textId="7664B43A" w:rsidR="002874DC" w:rsidRDefault="002874DC" w:rsidP="002F7F6E"/>
    <w:p w14:paraId="1062F967" w14:textId="4006AEAC" w:rsidR="002874DC" w:rsidRDefault="002874DC" w:rsidP="002F7F6E"/>
    <w:p w14:paraId="5B67D68C" w14:textId="399E9F70" w:rsidR="002874DC" w:rsidRDefault="002874DC" w:rsidP="002F7F6E"/>
    <w:p w14:paraId="155758B7" w14:textId="52F333D4" w:rsidR="002874DC" w:rsidRDefault="002874DC" w:rsidP="002F7F6E"/>
    <w:p w14:paraId="57183391" w14:textId="567F1C90" w:rsidR="002874DC" w:rsidRDefault="002874DC" w:rsidP="002F7F6E"/>
    <w:p w14:paraId="6577A6D0" w14:textId="3A4765FC" w:rsidR="002874DC" w:rsidRDefault="002874DC" w:rsidP="002F7F6E"/>
    <w:p w14:paraId="60204804" w14:textId="5177A8A1" w:rsidR="002874DC" w:rsidRDefault="002874DC" w:rsidP="002F7F6E"/>
    <w:p w14:paraId="768D06E5" w14:textId="1B4E7A4D" w:rsidR="002874DC" w:rsidRDefault="002874DC" w:rsidP="002F7F6E"/>
    <w:p w14:paraId="2CB6A03C" w14:textId="752DE37A" w:rsidR="002874DC" w:rsidRDefault="002874DC" w:rsidP="002F7F6E"/>
    <w:p w14:paraId="7C7CBCAC" w14:textId="77777777" w:rsidR="002874DC" w:rsidRDefault="002874DC" w:rsidP="002F7F6E"/>
    <w:p w14:paraId="764569F5" w14:textId="5FFEC50D" w:rsidR="002874DC" w:rsidRDefault="002874DC" w:rsidP="002F7F6E"/>
    <w:tbl>
      <w:tblPr>
        <w:tblW w:w="9534" w:type="dxa"/>
        <w:tblInd w:w="-45" w:type="dxa"/>
        <w:tblLayout w:type="fixed"/>
        <w:tblLook w:val="0000" w:firstRow="0" w:lastRow="0" w:firstColumn="0" w:lastColumn="0" w:noHBand="0" w:noVBand="0"/>
      </w:tblPr>
      <w:tblGrid>
        <w:gridCol w:w="2363"/>
        <w:gridCol w:w="1357"/>
        <w:gridCol w:w="1260"/>
        <w:gridCol w:w="1350"/>
        <w:gridCol w:w="1198"/>
        <w:gridCol w:w="1003"/>
        <w:gridCol w:w="1003"/>
      </w:tblGrid>
      <w:tr w:rsidR="0052022F" w14:paraId="648BC9A5" w14:textId="77777777" w:rsidTr="0052022F">
        <w:trPr>
          <w:trHeight w:val="290"/>
        </w:trPr>
        <w:tc>
          <w:tcPr>
            <w:tcW w:w="23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7909E599" w14:textId="77777777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lastRenderedPageBreak/>
              <w:t>Sources</w:t>
            </w:r>
          </w:p>
        </w:tc>
        <w:tc>
          <w:tcPr>
            <w:tcW w:w="5165" w:type="dxa"/>
            <w:gridSpan w:val="4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BD6443F" w14:textId="009B9B89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Local Impact</w:t>
            </w:r>
          </w:p>
        </w:tc>
        <w:tc>
          <w:tcPr>
            <w:tcW w:w="100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1605113C" w14:textId="77777777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Number Papers</w:t>
            </w:r>
          </w:p>
        </w:tc>
        <w:tc>
          <w:tcPr>
            <w:tcW w:w="1003" w:type="dxa"/>
            <w:vMerge w:val="restart"/>
            <w:tcBorders>
              <w:top w:val="single" w:sz="12" w:space="0" w:color="auto"/>
              <w:left w:val="nil"/>
              <w:right w:val="single" w:sz="12" w:space="0" w:color="auto"/>
            </w:tcBorders>
            <w:vAlign w:val="center"/>
          </w:tcPr>
          <w:p w14:paraId="5B72F772" w14:textId="77777777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Start Year</w:t>
            </w:r>
          </w:p>
        </w:tc>
      </w:tr>
      <w:tr w:rsidR="0052022F" w14:paraId="712CCC97" w14:textId="77777777" w:rsidTr="0052022F">
        <w:trPr>
          <w:trHeight w:val="593"/>
        </w:trPr>
        <w:tc>
          <w:tcPr>
            <w:tcW w:w="236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61C3BB19" w14:textId="77777777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</w:p>
        </w:tc>
        <w:tc>
          <w:tcPr>
            <w:tcW w:w="1357" w:type="dxa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2CED8719" w14:textId="77777777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H Index</w:t>
            </w:r>
          </w:p>
        </w:tc>
        <w:tc>
          <w:tcPr>
            <w:tcW w:w="1260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2F649BD5" w14:textId="77777777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G Index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41BAF460" w14:textId="77777777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M Index</w:t>
            </w:r>
          </w:p>
        </w:tc>
        <w:tc>
          <w:tcPr>
            <w:tcW w:w="1198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2E16AFE4" w14:textId="77777777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Total Citations</w:t>
            </w:r>
          </w:p>
        </w:tc>
        <w:tc>
          <w:tcPr>
            <w:tcW w:w="100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3C3DD0FB" w14:textId="7B3151A9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</w:p>
        </w:tc>
        <w:tc>
          <w:tcPr>
            <w:tcW w:w="1003" w:type="dxa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17173A85" w14:textId="77777777" w:rsidR="0052022F" w:rsidRDefault="0052022F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</w:p>
        </w:tc>
      </w:tr>
      <w:tr w:rsidR="002874DC" w14:paraId="67EC4E87" w14:textId="77777777" w:rsidTr="0052022F">
        <w:trPr>
          <w:trHeight w:val="290"/>
        </w:trPr>
        <w:tc>
          <w:tcPr>
            <w:tcW w:w="236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5EB1B99C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Scott Makeig</w:t>
            </w:r>
          </w:p>
        </w:tc>
        <w:tc>
          <w:tcPr>
            <w:tcW w:w="1357" w:type="dxa"/>
            <w:tcBorders>
              <w:top w:val="nil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32A8025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3</w:t>
            </w:r>
          </w:p>
        </w:tc>
        <w:tc>
          <w:tcPr>
            <w:tcW w:w="126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082E98C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</w:t>
            </w:r>
          </w:p>
        </w:tc>
        <w:tc>
          <w:tcPr>
            <w:tcW w:w="135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946A574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15</w:t>
            </w:r>
          </w:p>
        </w:tc>
        <w:tc>
          <w:tcPr>
            <w:tcW w:w="1198" w:type="dxa"/>
            <w:tcBorders>
              <w:top w:val="nil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56464E3F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229</w:t>
            </w:r>
          </w:p>
        </w:tc>
        <w:tc>
          <w:tcPr>
            <w:tcW w:w="100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234B16F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vAlign w:val="center"/>
          </w:tcPr>
          <w:p w14:paraId="1A87D468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4</w:t>
            </w:r>
          </w:p>
        </w:tc>
      </w:tr>
      <w:tr w:rsidR="002874DC" w14:paraId="289FDD9B" w14:textId="77777777" w:rsidTr="0052022F">
        <w:trPr>
          <w:trHeight w:val="290"/>
        </w:trPr>
        <w:tc>
          <w:tcPr>
            <w:tcW w:w="236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F8D8C73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Tzyy-Ping Jung</w:t>
            </w:r>
          </w:p>
        </w:tc>
        <w:tc>
          <w:tcPr>
            <w:tcW w:w="1357" w:type="dxa"/>
            <w:tcBorders>
              <w:top w:val="nil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451F7D6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</w:t>
            </w:r>
          </w:p>
        </w:tc>
        <w:tc>
          <w:tcPr>
            <w:tcW w:w="126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79DA17C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</w:t>
            </w:r>
          </w:p>
        </w:tc>
        <w:tc>
          <w:tcPr>
            <w:tcW w:w="135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548FC98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1198" w:type="dxa"/>
            <w:tcBorders>
              <w:top w:val="nil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C0F3873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52</w:t>
            </w:r>
          </w:p>
        </w:tc>
        <w:tc>
          <w:tcPr>
            <w:tcW w:w="100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3EF5568A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9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vAlign w:val="center"/>
          </w:tcPr>
          <w:p w14:paraId="6505BFE7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4</w:t>
            </w:r>
          </w:p>
        </w:tc>
      </w:tr>
      <w:tr w:rsidR="002874DC" w14:paraId="061C60E7" w14:textId="77777777" w:rsidTr="0052022F">
        <w:trPr>
          <w:trHeight w:val="290"/>
        </w:trPr>
        <w:tc>
          <w:tcPr>
            <w:tcW w:w="236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805513D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Mike X Cohen</w:t>
            </w:r>
          </w:p>
        </w:tc>
        <w:tc>
          <w:tcPr>
            <w:tcW w:w="1357" w:type="dxa"/>
            <w:tcBorders>
              <w:top w:val="nil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F0A410B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</w:t>
            </w:r>
          </w:p>
        </w:tc>
        <w:tc>
          <w:tcPr>
            <w:tcW w:w="126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76DF918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6</w:t>
            </w:r>
          </w:p>
        </w:tc>
        <w:tc>
          <w:tcPr>
            <w:tcW w:w="135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0F9ED1B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705882</w:t>
            </w:r>
          </w:p>
        </w:tc>
        <w:tc>
          <w:tcPr>
            <w:tcW w:w="1198" w:type="dxa"/>
            <w:tcBorders>
              <w:top w:val="nil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F09E10E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231</w:t>
            </w:r>
          </w:p>
        </w:tc>
        <w:tc>
          <w:tcPr>
            <w:tcW w:w="100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90B8B11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6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vAlign w:val="center"/>
          </w:tcPr>
          <w:p w14:paraId="1AE2B3E7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7</w:t>
            </w:r>
          </w:p>
        </w:tc>
      </w:tr>
      <w:tr w:rsidR="002874DC" w14:paraId="70700A4F" w14:textId="77777777" w:rsidTr="0052022F">
        <w:trPr>
          <w:trHeight w:val="290"/>
        </w:trPr>
        <w:tc>
          <w:tcPr>
            <w:tcW w:w="236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9BE2DB0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Stefan Debener</w:t>
            </w:r>
          </w:p>
        </w:tc>
        <w:tc>
          <w:tcPr>
            <w:tcW w:w="1357" w:type="dxa"/>
            <w:tcBorders>
              <w:top w:val="nil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FEB77C3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</w:t>
            </w:r>
          </w:p>
        </w:tc>
        <w:tc>
          <w:tcPr>
            <w:tcW w:w="126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75E6C96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0</w:t>
            </w:r>
          </w:p>
        </w:tc>
        <w:tc>
          <w:tcPr>
            <w:tcW w:w="135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C789880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45</w:t>
            </w:r>
          </w:p>
        </w:tc>
        <w:tc>
          <w:tcPr>
            <w:tcW w:w="1198" w:type="dxa"/>
            <w:tcBorders>
              <w:top w:val="nil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97F3075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90</w:t>
            </w:r>
          </w:p>
        </w:tc>
        <w:tc>
          <w:tcPr>
            <w:tcW w:w="100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0F72B6B3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0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vAlign w:val="center"/>
          </w:tcPr>
          <w:p w14:paraId="3ED79B5D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4</w:t>
            </w:r>
          </w:p>
        </w:tc>
      </w:tr>
      <w:tr w:rsidR="002874DC" w14:paraId="7A02DE05" w14:textId="77777777" w:rsidTr="0052022F">
        <w:trPr>
          <w:trHeight w:val="290"/>
        </w:trPr>
        <w:tc>
          <w:tcPr>
            <w:tcW w:w="236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5487C80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Robert Thomas Knight</w:t>
            </w:r>
          </w:p>
        </w:tc>
        <w:tc>
          <w:tcPr>
            <w:tcW w:w="1357" w:type="dxa"/>
            <w:tcBorders>
              <w:top w:val="nil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8DD0176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</w:t>
            </w:r>
          </w:p>
        </w:tc>
        <w:tc>
          <w:tcPr>
            <w:tcW w:w="126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18DBFDD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  <w:tc>
          <w:tcPr>
            <w:tcW w:w="135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60683BC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45</w:t>
            </w:r>
          </w:p>
        </w:tc>
        <w:tc>
          <w:tcPr>
            <w:tcW w:w="1198" w:type="dxa"/>
            <w:tcBorders>
              <w:top w:val="nil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2F8A647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91</w:t>
            </w:r>
          </w:p>
        </w:tc>
        <w:tc>
          <w:tcPr>
            <w:tcW w:w="100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380FC99C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vAlign w:val="center"/>
          </w:tcPr>
          <w:p w14:paraId="50B63B04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4</w:t>
            </w:r>
          </w:p>
        </w:tc>
      </w:tr>
      <w:tr w:rsidR="002874DC" w14:paraId="5CC72185" w14:textId="77777777" w:rsidTr="0052022F">
        <w:trPr>
          <w:trHeight w:val="290"/>
        </w:trPr>
        <w:tc>
          <w:tcPr>
            <w:tcW w:w="236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5B0C504A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hin-Teng Lin</w:t>
            </w:r>
          </w:p>
        </w:tc>
        <w:tc>
          <w:tcPr>
            <w:tcW w:w="1357" w:type="dxa"/>
            <w:tcBorders>
              <w:top w:val="nil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2710512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</w:t>
            </w:r>
          </w:p>
        </w:tc>
        <w:tc>
          <w:tcPr>
            <w:tcW w:w="126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4DC4361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5</w:t>
            </w:r>
          </w:p>
        </w:tc>
        <w:tc>
          <w:tcPr>
            <w:tcW w:w="135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111B0CA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933333</w:t>
            </w:r>
          </w:p>
        </w:tc>
        <w:tc>
          <w:tcPr>
            <w:tcW w:w="1198" w:type="dxa"/>
            <w:tcBorders>
              <w:top w:val="nil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EB809FA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124</w:t>
            </w:r>
          </w:p>
        </w:tc>
        <w:tc>
          <w:tcPr>
            <w:tcW w:w="100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6563986E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6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vAlign w:val="center"/>
          </w:tcPr>
          <w:p w14:paraId="38DBA148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9</w:t>
            </w:r>
          </w:p>
        </w:tc>
      </w:tr>
      <w:tr w:rsidR="002874DC" w14:paraId="55E795C9" w14:textId="77777777" w:rsidTr="0052022F">
        <w:trPr>
          <w:trHeight w:val="290"/>
        </w:trPr>
        <w:tc>
          <w:tcPr>
            <w:tcW w:w="236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5E5DC767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Giulio Tononi</w:t>
            </w:r>
          </w:p>
        </w:tc>
        <w:tc>
          <w:tcPr>
            <w:tcW w:w="1357" w:type="dxa"/>
            <w:tcBorders>
              <w:top w:val="nil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EB79D53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</w:t>
            </w:r>
          </w:p>
        </w:tc>
        <w:tc>
          <w:tcPr>
            <w:tcW w:w="126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51B49FF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6</w:t>
            </w:r>
          </w:p>
        </w:tc>
        <w:tc>
          <w:tcPr>
            <w:tcW w:w="135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2F2BB77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588235</w:t>
            </w:r>
          </w:p>
        </w:tc>
        <w:tc>
          <w:tcPr>
            <w:tcW w:w="1198" w:type="dxa"/>
            <w:tcBorders>
              <w:top w:val="nil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250E9993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92</w:t>
            </w:r>
          </w:p>
        </w:tc>
        <w:tc>
          <w:tcPr>
            <w:tcW w:w="1003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3C2671F9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6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vAlign w:val="center"/>
          </w:tcPr>
          <w:p w14:paraId="29EF2192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7</w:t>
            </w:r>
          </w:p>
        </w:tc>
      </w:tr>
      <w:tr w:rsidR="002874DC" w14:paraId="5DAB8A28" w14:textId="77777777" w:rsidTr="0052022F">
        <w:trPr>
          <w:trHeight w:val="290"/>
        </w:trPr>
        <w:tc>
          <w:tcPr>
            <w:tcW w:w="2363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306A1F41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Arnaud Delorme</w:t>
            </w:r>
          </w:p>
        </w:tc>
        <w:tc>
          <w:tcPr>
            <w:tcW w:w="1357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23DD548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3</w:t>
            </w:r>
          </w:p>
        </w:tc>
        <w:tc>
          <w:tcPr>
            <w:tcW w:w="12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92C0EBC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5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A3E2B92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15</w:t>
            </w:r>
          </w:p>
        </w:tc>
        <w:tc>
          <w:tcPr>
            <w:tcW w:w="119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7E1A61BE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53</w:t>
            </w:r>
          </w:p>
        </w:tc>
        <w:tc>
          <w:tcPr>
            <w:tcW w:w="1003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5524B0D4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5</w:t>
            </w:r>
          </w:p>
        </w:tc>
        <w:tc>
          <w:tcPr>
            <w:tcW w:w="1003" w:type="dxa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  <w:vAlign w:val="center"/>
          </w:tcPr>
          <w:p w14:paraId="7BA0AA20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4</w:t>
            </w:r>
          </w:p>
        </w:tc>
      </w:tr>
      <w:tr w:rsidR="002874DC" w14:paraId="7DAAF43E" w14:textId="77777777" w:rsidTr="0052022F">
        <w:trPr>
          <w:trHeight w:val="290"/>
        </w:trPr>
        <w:tc>
          <w:tcPr>
            <w:tcW w:w="2363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18DFF62D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Daniel P. Ferris</w:t>
            </w:r>
          </w:p>
        </w:tc>
        <w:tc>
          <w:tcPr>
            <w:tcW w:w="1357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2F3E76D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3</w:t>
            </w:r>
          </w:p>
        </w:tc>
        <w:tc>
          <w:tcPr>
            <w:tcW w:w="12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2021A96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3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5C2CC19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642857</w:t>
            </w:r>
          </w:p>
        </w:tc>
        <w:tc>
          <w:tcPr>
            <w:tcW w:w="119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7D1CD297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312</w:t>
            </w:r>
          </w:p>
        </w:tc>
        <w:tc>
          <w:tcPr>
            <w:tcW w:w="1003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center"/>
          </w:tcPr>
          <w:p w14:paraId="55C7E031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3</w:t>
            </w:r>
          </w:p>
        </w:tc>
        <w:tc>
          <w:tcPr>
            <w:tcW w:w="1003" w:type="dxa"/>
            <w:tcBorders>
              <w:top w:val="single" w:sz="6" w:space="0" w:color="auto"/>
              <w:left w:val="nil"/>
              <w:bottom w:val="single" w:sz="6" w:space="0" w:color="auto"/>
              <w:right w:val="single" w:sz="12" w:space="0" w:color="auto"/>
            </w:tcBorders>
            <w:vAlign w:val="center"/>
          </w:tcPr>
          <w:p w14:paraId="6FF0A305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0</w:t>
            </w:r>
          </w:p>
        </w:tc>
      </w:tr>
      <w:tr w:rsidR="002874DC" w14:paraId="3E803A33" w14:textId="77777777" w:rsidTr="0052022F">
        <w:trPr>
          <w:trHeight w:val="302"/>
        </w:trPr>
        <w:tc>
          <w:tcPr>
            <w:tcW w:w="2363" w:type="dxa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2268F16D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hristoph S Herrmann</w:t>
            </w:r>
          </w:p>
        </w:tc>
        <w:tc>
          <w:tcPr>
            <w:tcW w:w="1357" w:type="dxa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2F02A2AA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3</w:t>
            </w:r>
          </w:p>
        </w:tc>
        <w:tc>
          <w:tcPr>
            <w:tcW w:w="1260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132712DA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5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vAlign w:val="center"/>
          </w:tcPr>
          <w:p w14:paraId="5D0AE66C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77778</w:t>
            </w:r>
          </w:p>
        </w:tc>
        <w:tc>
          <w:tcPr>
            <w:tcW w:w="1198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0636A40A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44</w:t>
            </w:r>
          </w:p>
        </w:tc>
        <w:tc>
          <w:tcPr>
            <w:tcW w:w="1003" w:type="dxa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793FCF33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5</w:t>
            </w:r>
          </w:p>
        </w:tc>
        <w:tc>
          <w:tcPr>
            <w:tcW w:w="1003" w:type="dxa"/>
            <w:tcBorders>
              <w:top w:val="single" w:sz="6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1FFCC0E1" w14:textId="77777777" w:rsidR="002874DC" w:rsidRDefault="002874DC" w:rsidP="0052022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6</w:t>
            </w:r>
          </w:p>
        </w:tc>
      </w:tr>
    </w:tbl>
    <w:p w14:paraId="4BDA7709" w14:textId="77777777" w:rsidR="002874DC" w:rsidRPr="002F7F6E" w:rsidRDefault="002874DC" w:rsidP="002F7F6E"/>
    <w:p w14:paraId="3C23E3F1" w14:textId="149B04A3" w:rsidR="008B7424" w:rsidRDefault="008B7424" w:rsidP="008B7424"/>
    <w:p w14:paraId="1A0D966B" w14:textId="16503900" w:rsidR="00BE63D5" w:rsidRDefault="00BE63D5" w:rsidP="008B7424"/>
    <w:p w14:paraId="737ED0C4" w14:textId="37C2D495" w:rsidR="003C2C77" w:rsidRDefault="003B1C6C" w:rsidP="003C2C77">
      <w:pPr>
        <w:pStyle w:val="Heading1"/>
        <w:rPr>
          <w:rFonts w:asciiTheme="minorBidi" w:hAnsiTheme="minorBidi"/>
        </w:rPr>
      </w:pPr>
      <w:bookmarkStart w:id="23" w:name="_Toc144654021"/>
      <w:r>
        <w:rPr>
          <w:rFonts w:asciiTheme="minorBidi" w:hAnsiTheme="minorBidi"/>
        </w:rPr>
        <w:t>Documents</w:t>
      </w:r>
      <w:bookmarkEnd w:id="23"/>
    </w:p>
    <w:p w14:paraId="631BF087" w14:textId="71B3D223" w:rsidR="003C2C77" w:rsidRDefault="003C2C77" w:rsidP="003C2C77">
      <w:pPr>
        <w:pStyle w:val="Heading2"/>
      </w:pPr>
      <w:bookmarkStart w:id="24" w:name="_Toc144654022"/>
      <w:r>
        <w:t xml:space="preserve">Most </w:t>
      </w:r>
      <w:r w:rsidR="00407F3A">
        <w:t>Global</w:t>
      </w:r>
      <w:r>
        <w:t xml:space="preserve"> Cited </w:t>
      </w:r>
      <w:r w:rsidR="00407F3A">
        <w:t>Documents</w:t>
      </w:r>
      <w:bookmarkEnd w:id="24"/>
    </w:p>
    <w:p w14:paraId="1EA77C56" w14:textId="62AAB7E2" w:rsidR="00BE63D5" w:rsidRDefault="00407F3A" w:rsidP="008B7424">
      <w:r>
        <w:rPr>
          <w:noProof/>
        </w:rPr>
        <w:drawing>
          <wp:inline distT="0" distB="0" distL="0" distR="0" wp14:anchorId="25620F0F" wp14:editId="510F593B">
            <wp:extent cx="5943600" cy="4160520"/>
            <wp:effectExtent l="0" t="0" r="0" b="0"/>
            <wp:docPr id="19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0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5D546F" w14:textId="797CFF69" w:rsidR="009E5F96" w:rsidRDefault="009E5F96" w:rsidP="008B7424"/>
    <w:p w14:paraId="24AE8CF2" w14:textId="7EC454DB" w:rsidR="009E5F96" w:rsidRDefault="009E5F96" w:rsidP="009E5F96">
      <w:pPr>
        <w:pStyle w:val="Heading2"/>
      </w:pPr>
      <w:bookmarkStart w:id="25" w:name="_Toc144654023"/>
      <w:r>
        <w:t>Most Local Cited Documents</w:t>
      </w:r>
      <w:bookmarkEnd w:id="25"/>
    </w:p>
    <w:p w14:paraId="4B5F5E39" w14:textId="713FA054" w:rsidR="009E5F96" w:rsidRDefault="00185347" w:rsidP="008B7424">
      <w:r>
        <w:rPr>
          <w:noProof/>
        </w:rPr>
        <w:drawing>
          <wp:inline distT="0" distB="0" distL="0" distR="0" wp14:anchorId="2FA7DC36" wp14:editId="431898E0">
            <wp:extent cx="5943600" cy="4160520"/>
            <wp:effectExtent l="0" t="0" r="0" b="0"/>
            <wp:docPr id="20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0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F6BCDD" w14:textId="04B837FD" w:rsidR="00F667EC" w:rsidRDefault="00F667EC" w:rsidP="008B7424"/>
    <w:p w14:paraId="2A48A640" w14:textId="401EA7B6" w:rsidR="00F667EC" w:rsidRDefault="00F667EC" w:rsidP="008B7424"/>
    <w:p w14:paraId="7314CF60" w14:textId="0064830D" w:rsidR="00F667EC" w:rsidRDefault="00F667EC" w:rsidP="008B7424"/>
    <w:p w14:paraId="2B042FDD" w14:textId="5AACF638" w:rsidR="00F667EC" w:rsidRDefault="00F667EC" w:rsidP="008B7424"/>
    <w:p w14:paraId="386EAEC4" w14:textId="093368AD" w:rsidR="00F667EC" w:rsidRDefault="00F667EC" w:rsidP="008B7424"/>
    <w:p w14:paraId="144375AA" w14:textId="7B05B2CD" w:rsidR="00F667EC" w:rsidRDefault="00F667EC" w:rsidP="008B7424"/>
    <w:p w14:paraId="24A95D95" w14:textId="1077E164" w:rsidR="00F667EC" w:rsidRDefault="00F667EC" w:rsidP="008B7424"/>
    <w:p w14:paraId="620E7F02" w14:textId="612B6D14" w:rsidR="00F667EC" w:rsidRDefault="00F667EC" w:rsidP="008B7424"/>
    <w:p w14:paraId="5A04940C" w14:textId="7CB06CE4" w:rsidR="00F667EC" w:rsidRDefault="00F667EC" w:rsidP="008B7424"/>
    <w:p w14:paraId="174E738C" w14:textId="37B37A22" w:rsidR="00F667EC" w:rsidRDefault="00F667EC" w:rsidP="008B7424"/>
    <w:p w14:paraId="7B612DA2" w14:textId="5A20A466" w:rsidR="00F667EC" w:rsidRDefault="00F667EC" w:rsidP="008B7424"/>
    <w:p w14:paraId="314FC355" w14:textId="5C056B65" w:rsidR="00F667EC" w:rsidRDefault="00F667EC" w:rsidP="008B7424"/>
    <w:p w14:paraId="31D9B7BC" w14:textId="53C342DE" w:rsidR="00F667EC" w:rsidRDefault="00F667EC" w:rsidP="00F667EC">
      <w:pPr>
        <w:pStyle w:val="Heading2"/>
      </w:pPr>
      <w:bookmarkStart w:id="26" w:name="_Toc144654024"/>
      <w:r>
        <w:lastRenderedPageBreak/>
        <w:t>Most Local Cited References</w:t>
      </w:r>
      <w:bookmarkEnd w:id="26"/>
      <w:r>
        <w:t xml:space="preserve"> </w:t>
      </w:r>
    </w:p>
    <w:p w14:paraId="04E92A40" w14:textId="762019FF" w:rsidR="00F667EC" w:rsidRPr="00F667EC" w:rsidRDefault="00891482" w:rsidP="00F667EC">
      <w:r>
        <w:rPr>
          <w:noProof/>
        </w:rPr>
        <w:drawing>
          <wp:inline distT="0" distB="0" distL="0" distR="0" wp14:anchorId="53430BAA" wp14:editId="2FED5B24">
            <wp:extent cx="5943600" cy="4160643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1606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F5E186" w14:textId="77777777" w:rsidR="00F667EC" w:rsidRDefault="00F667EC" w:rsidP="008B7424"/>
    <w:p w14:paraId="779E9BB7" w14:textId="1AC8A129" w:rsidR="00BE63D5" w:rsidRDefault="00BE63D5" w:rsidP="008B7424"/>
    <w:p w14:paraId="1DDB681B" w14:textId="05358EDB" w:rsidR="00BE63D5" w:rsidRDefault="00BE63D5" w:rsidP="008B7424"/>
    <w:p w14:paraId="72B62020" w14:textId="7A41BA1E" w:rsidR="00BE63D5" w:rsidRDefault="00BF375F" w:rsidP="00C94811">
      <w:pPr>
        <w:pStyle w:val="Heading2"/>
      </w:pPr>
      <w:bookmarkStart w:id="27" w:name="_Toc144654025"/>
      <w:r>
        <w:lastRenderedPageBreak/>
        <w:t xml:space="preserve">Most </w:t>
      </w:r>
      <w:r w:rsidR="00C94811">
        <w:t>Relevant</w:t>
      </w:r>
      <w:r>
        <w:t xml:space="preserve"> Keywords Plus</w:t>
      </w:r>
      <w:bookmarkEnd w:id="27"/>
    </w:p>
    <w:p w14:paraId="468DFBD2" w14:textId="61979109" w:rsidR="00C94811" w:rsidRDefault="00C94811" w:rsidP="00C94811">
      <w:r>
        <w:rPr>
          <w:noProof/>
        </w:rPr>
        <w:drawing>
          <wp:inline distT="0" distB="0" distL="0" distR="0" wp14:anchorId="557AEAD3" wp14:editId="431D9E04">
            <wp:extent cx="5943600" cy="4160644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1606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A3EBCD" w14:textId="50FFC455" w:rsidR="00C94811" w:rsidRDefault="00C94811" w:rsidP="00C94811"/>
    <w:p w14:paraId="7F1BC312" w14:textId="1EF42A07" w:rsidR="00C94811" w:rsidRDefault="009F7A86" w:rsidP="00C94811">
      <w:r>
        <w:rPr>
          <w:noProof/>
        </w:rPr>
        <w:drawing>
          <wp:inline distT="0" distB="0" distL="0" distR="0" wp14:anchorId="2D756B95" wp14:editId="345E32CA">
            <wp:extent cx="5486400" cy="3135047"/>
            <wp:effectExtent l="0" t="0" r="0" b="825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1350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FD0ED6" w14:textId="2E3FE3B3" w:rsidR="009F7A86" w:rsidRDefault="009F7A86" w:rsidP="00C94811">
      <w:r>
        <w:rPr>
          <w:noProof/>
        </w:rPr>
        <w:lastRenderedPageBreak/>
        <w:drawing>
          <wp:inline distT="0" distB="0" distL="0" distR="0" wp14:anchorId="584964AA" wp14:editId="5B8C3E53">
            <wp:extent cx="5943600" cy="3396615"/>
            <wp:effectExtent l="0" t="0" r="0" b="0"/>
            <wp:docPr id="31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0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F12EE" w14:textId="725420AB" w:rsidR="009F7A86" w:rsidRDefault="009F7A86" w:rsidP="00C94811"/>
    <w:p w14:paraId="20764605" w14:textId="7468F811" w:rsidR="009F7A86" w:rsidRDefault="009F7A86" w:rsidP="00C94811"/>
    <w:p w14:paraId="7A01A49A" w14:textId="2C148EAC" w:rsidR="009F7A86" w:rsidRDefault="009F7A86" w:rsidP="00C94811"/>
    <w:p w14:paraId="2BB23786" w14:textId="6F08DDC1" w:rsidR="009F7A86" w:rsidRDefault="009F7A86" w:rsidP="00C94811"/>
    <w:p w14:paraId="4230194B" w14:textId="4A47268A" w:rsidR="009F7A86" w:rsidRDefault="009F7A86" w:rsidP="00C94811"/>
    <w:p w14:paraId="269E633C" w14:textId="2551CC3D" w:rsidR="009F7A86" w:rsidRDefault="009F7A86" w:rsidP="00C94811"/>
    <w:p w14:paraId="4E151906" w14:textId="77777777" w:rsidR="009F7A86" w:rsidRDefault="009F7A86" w:rsidP="00C94811"/>
    <w:p w14:paraId="6D57FC82" w14:textId="7117DF80" w:rsidR="00C94811" w:rsidRDefault="00C94811" w:rsidP="00C94811">
      <w:pPr>
        <w:pStyle w:val="Heading2"/>
      </w:pPr>
      <w:bookmarkStart w:id="28" w:name="_Toc144654026"/>
      <w:r>
        <w:lastRenderedPageBreak/>
        <w:t xml:space="preserve">Most Relevant </w:t>
      </w:r>
      <w:r w:rsidR="009534CD">
        <w:t xml:space="preserve">Authors </w:t>
      </w:r>
      <w:r>
        <w:t>Keywords</w:t>
      </w:r>
      <w:bookmarkEnd w:id="28"/>
      <w:r>
        <w:t xml:space="preserve"> </w:t>
      </w:r>
    </w:p>
    <w:p w14:paraId="0E8A5E80" w14:textId="252862F3" w:rsidR="00C94811" w:rsidRDefault="009534CD" w:rsidP="00C94811">
      <w:r>
        <w:rPr>
          <w:noProof/>
        </w:rPr>
        <w:drawing>
          <wp:inline distT="0" distB="0" distL="0" distR="0" wp14:anchorId="65CD2B09" wp14:editId="11BF37CF">
            <wp:extent cx="5943600" cy="4160520"/>
            <wp:effectExtent l="0" t="0" r="0" b="0"/>
            <wp:docPr id="17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1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68DD5F" w14:textId="1DBD8765" w:rsidR="009534CD" w:rsidRDefault="009F7A86" w:rsidP="00C94811">
      <w:r>
        <w:rPr>
          <w:noProof/>
        </w:rPr>
        <w:drawing>
          <wp:inline distT="0" distB="0" distL="0" distR="0" wp14:anchorId="2488730E" wp14:editId="519A0BA5">
            <wp:extent cx="5943600" cy="3396615"/>
            <wp:effectExtent l="0" t="0" r="0" b="0"/>
            <wp:docPr id="3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1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FFE7FD" w14:textId="0DFA7C0A" w:rsidR="009F7A86" w:rsidRDefault="009F7A86" w:rsidP="00C94811">
      <w:r>
        <w:rPr>
          <w:noProof/>
        </w:rPr>
        <w:lastRenderedPageBreak/>
        <w:drawing>
          <wp:inline distT="0" distB="0" distL="0" distR="0" wp14:anchorId="6B8D2F70" wp14:editId="18BC61A3">
            <wp:extent cx="5943600" cy="3396615"/>
            <wp:effectExtent l="0" t="0" r="0" b="0"/>
            <wp:docPr id="33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1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754C98" w14:textId="540B66EC" w:rsidR="009F7A86" w:rsidRDefault="009F7A86" w:rsidP="00C94811"/>
    <w:p w14:paraId="547846D9" w14:textId="2542C7E1" w:rsidR="009F7A86" w:rsidRDefault="009F7A86" w:rsidP="00C94811"/>
    <w:p w14:paraId="0DFABC70" w14:textId="671BC2EB" w:rsidR="009F7A86" w:rsidRDefault="009F7A86" w:rsidP="00C94811"/>
    <w:p w14:paraId="2F118DFC" w14:textId="4F80C381" w:rsidR="009F7A86" w:rsidRDefault="009F7A86" w:rsidP="00C94811"/>
    <w:p w14:paraId="19D9063B" w14:textId="35D0BB28" w:rsidR="009F7A86" w:rsidRDefault="009F7A86" w:rsidP="00C94811"/>
    <w:p w14:paraId="23A8D070" w14:textId="1E51298A" w:rsidR="009F7A86" w:rsidRDefault="009F7A86" w:rsidP="00C94811"/>
    <w:p w14:paraId="2AB3463C" w14:textId="3A9A40FE" w:rsidR="009F7A86" w:rsidRDefault="009F7A86" w:rsidP="00C94811"/>
    <w:p w14:paraId="4ABC17E8" w14:textId="2CEDEBA2" w:rsidR="009F7A86" w:rsidRDefault="009F7A86" w:rsidP="00C94811"/>
    <w:p w14:paraId="3E758336" w14:textId="3D3794E5" w:rsidR="009F7A86" w:rsidRDefault="009F7A86" w:rsidP="00C94811"/>
    <w:p w14:paraId="1857ECB6" w14:textId="77777777" w:rsidR="009F7A86" w:rsidRDefault="009F7A86" w:rsidP="00C94811"/>
    <w:p w14:paraId="56CE1E17" w14:textId="131804C2" w:rsidR="00785413" w:rsidRDefault="009534CD" w:rsidP="009534CD">
      <w:pPr>
        <w:pStyle w:val="Heading2"/>
      </w:pPr>
      <w:bookmarkStart w:id="29" w:name="_Toc144654027"/>
      <w:r>
        <w:lastRenderedPageBreak/>
        <w:t>Most Relevant Unigram words in Title</w:t>
      </w:r>
      <w:bookmarkEnd w:id="29"/>
    </w:p>
    <w:p w14:paraId="1B7B4C50" w14:textId="0020BB97" w:rsidR="00785413" w:rsidRDefault="00EF05B8" w:rsidP="00785413">
      <w:r>
        <w:rPr>
          <w:noProof/>
        </w:rPr>
        <w:drawing>
          <wp:inline distT="0" distB="0" distL="0" distR="0" wp14:anchorId="0271FC9B" wp14:editId="471375EE">
            <wp:extent cx="5943600" cy="4160520"/>
            <wp:effectExtent l="0" t="0" r="0" b="0"/>
            <wp:docPr id="24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2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C94F8C" w14:textId="2572F58D" w:rsidR="009F7A86" w:rsidRDefault="009F7A86" w:rsidP="00785413">
      <w:r>
        <w:rPr>
          <w:noProof/>
        </w:rPr>
        <w:drawing>
          <wp:inline distT="0" distB="0" distL="0" distR="0" wp14:anchorId="30EC591B" wp14:editId="3753D083">
            <wp:extent cx="5943600" cy="3396615"/>
            <wp:effectExtent l="0" t="0" r="0" b="0"/>
            <wp:docPr id="34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2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42F265" w14:textId="5FC8C3C5" w:rsidR="009F7A86" w:rsidRDefault="009F7A86" w:rsidP="00785413">
      <w:r>
        <w:rPr>
          <w:noProof/>
        </w:rPr>
        <w:lastRenderedPageBreak/>
        <w:drawing>
          <wp:inline distT="0" distB="0" distL="0" distR="0" wp14:anchorId="3C1B65FC" wp14:editId="4A349F1C">
            <wp:extent cx="5943600" cy="3396615"/>
            <wp:effectExtent l="0" t="0" r="0" b="0"/>
            <wp:docPr id="35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2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0B4B29" w14:textId="0D689AE5" w:rsidR="009F7A86" w:rsidRDefault="009F7A86" w:rsidP="00785413"/>
    <w:p w14:paraId="010AF83F" w14:textId="77777777" w:rsidR="009F7A86" w:rsidRDefault="009F7A86" w:rsidP="00785413"/>
    <w:p w14:paraId="0100BF0C" w14:textId="0BFE3077" w:rsidR="00785413" w:rsidRDefault="00785413" w:rsidP="00785413">
      <w:pPr>
        <w:pStyle w:val="Heading2"/>
      </w:pPr>
      <w:bookmarkStart w:id="30" w:name="_Toc144654028"/>
      <w:r>
        <w:lastRenderedPageBreak/>
        <w:t>Most Relevant Bigram words in Title</w:t>
      </w:r>
      <w:bookmarkEnd w:id="30"/>
    </w:p>
    <w:p w14:paraId="6DCD88A9" w14:textId="1CE22D14" w:rsidR="00785413" w:rsidRDefault="00EF05B8" w:rsidP="00785413">
      <w:r>
        <w:rPr>
          <w:noProof/>
        </w:rPr>
        <w:drawing>
          <wp:inline distT="0" distB="0" distL="0" distR="0" wp14:anchorId="1C28B191" wp14:editId="2CAD36FF">
            <wp:extent cx="5943600" cy="4160520"/>
            <wp:effectExtent l="0" t="0" r="0" b="0"/>
            <wp:docPr id="25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3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E827D8" w14:textId="3048AFE0" w:rsidR="009F7A86" w:rsidRDefault="009F7A86" w:rsidP="00785413">
      <w:r>
        <w:rPr>
          <w:noProof/>
        </w:rPr>
        <w:drawing>
          <wp:inline distT="0" distB="0" distL="0" distR="0" wp14:anchorId="0354E3A3" wp14:editId="5A455131">
            <wp:extent cx="5943600" cy="3396615"/>
            <wp:effectExtent l="0" t="0" r="0" b="0"/>
            <wp:docPr id="3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3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8FED81" w14:textId="0CAE4A1B" w:rsidR="009F7A86" w:rsidRDefault="009F7A86" w:rsidP="00785413">
      <w:r>
        <w:rPr>
          <w:noProof/>
        </w:rPr>
        <w:lastRenderedPageBreak/>
        <w:drawing>
          <wp:inline distT="0" distB="0" distL="0" distR="0" wp14:anchorId="1DC9FFBF" wp14:editId="2F954614">
            <wp:extent cx="5943600" cy="3396615"/>
            <wp:effectExtent l="0" t="0" r="0" b="0"/>
            <wp:docPr id="37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3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5DA34F" w14:textId="16401143" w:rsidR="009F7A86" w:rsidRDefault="009F7A86" w:rsidP="00785413"/>
    <w:p w14:paraId="32E2F010" w14:textId="77777777" w:rsidR="009F7A86" w:rsidRDefault="009F7A86" w:rsidP="00785413"/>
    <w:p w14:paraId="3ED84C4F" w14:textId="3FF3936E" w:rsidR="00785413" w:rsidRDefault="00785413" w:rsidP="00785413">
      <w:pPr>
        <w:pStyle w:val="Heading2"/>
      </w:pPr>
      <w:bookmarkStart w:id="31" w:name="_Toc144654029"/>
      <w:r>
        <w:lastRenderedPageBreak/>
        <w:t>Most Relevant Trigram words in Title</w:t>
      </w:r>
      <w:bookmarkEnd w:id="31"/>
    </w:p>
    <w:p w14:paraId="6EB8B3D8" w14:textId="47205C8B" w:rsidR="00785413" w:rsidRDefault="00EF05B8" w:rsidP="00785413">
      <w:r>
        <w:rPr>
          <w:noProof/>
        </w:rPr>
        <w:drawing>
          <wp:inline distT="0" distB="0" distL="0" distR="0" wp14:anchorId="72AA107A" wp14:editId="31257D56">
            <wp:extent cx="5943600" cy="4160520"/>
            <wp:effectExtent l="0" t="0" r="0" b="0"/>
            <wp:docPr id="2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4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4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B2C51" w14:textId="45EE319C" w:rsidR="009F7A86" w:rsidRPr="00785413" w:rsidRDefault="009F7A86" w:rsidP="00785413">
      <w:r>
        <w:rPr>
          <w:noProof/>
        </w:rPr>
        <w:lastRenderedPageBreak/>
        <w:drawing>
          <wp:inline distT="0" distB="0" distL="0" distR="0" wp14:anchorId="2BBF33F0" wp14:editId="686A7152">
            <wp:extent cx="5943600" cy="3396615"/>
            <wp:effectExtent l="0" t="0" r="0" b="0"/>
            <wp:docPr id="38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4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4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DF1FAD9" wp14:editId="4DA3F849">
            <wp:extent cx="5943600" cy="3396615"/>
            <wp:effectExtent l="0" t="0" r="0" b="0"/>
            <wp:docPr id="39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4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4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7FE029" w14:textId="20B18F2B" w:rsidR="009534CD" w:rsidRDefault="009534CD" w:rsidP="009534CD">
      <w:pPr>
        <w:pStyle w:val="Heading2"/>
      </w:pPr>
      <w:r>
        <w:t xml:space="preserve"> </w:t>
      </w:r>
    </w:p>
    <w:p w14:paraId="34C8F586" w14:textId="0A87865C" w:rsidR="009534CD" w:rsidRDefault="009534CD" w:rsidP="00C94811"/>
    <w:p w14:paraId="2F3ED196" w14:textId="767F6941" w:rsidR="00785413" w:rsidRDefault="00785413" w:rsidP="00785413">
      <w:pPr>
        <w:pStyle w:val="Heading2"/>
      </w:pPr>
      <w:bookmarkStart w:id="32" w:name="_Toc144654030"/>
      <w:r>
        <w:lastRenderedPageBreak/>
        <w:t>Most Relevant Unigram words in Abstract</w:t>
      </w:r>
      <w:bookmarkEnd w:id="32"/>
    </w:p>
    <w:p w14:paraId="17FB39DF" w14:textId="2678F218" w:rsidR="00785413" w:rsidRDefault="00EF05B8" w:rsidP="00785413">
      <w:r>
        <w:rPr>
          <w:noProof/>
        </w:rPr>
        <w:drawing>
          <wp:inline distT="0" distB="0" distL="0" distR="0" wp14:anchorId="142AB334" wp14:editId="2D850A75">
            <wp:extent cx="5943600" cy="4160520"/>
            <wp:effectExtent l="0" t="0" r="0" b="0"/>
            <wp:docPr id="27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5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EC59F0" w14:textId="43422805" w:rsidR="009F7A86" w:rsidRDefault="009F7A86" w:rsidP="00785413">
      <w:r>
        <w:rPr>
          <w:noProof/>
        </w:rPr>
        <w:drawing>
          <wp:inline distT="0" distB="0" distL="0" distR="0" wp14:anchorId="3399BD3F" wp14:editId="5515E013">
            <wp:extent cx="5943600" cy="3396615"/>
            <wp:effectExtent l="0" t="0" r="0" b="0"/>
            <wp:docPr id="40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5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062FF7" w14:textId="54C911D5" w:rsidR="009F7A86" w:rsidRDefault="009F7A86" w:rsidP="00785413">
      <w:r>
        <w:rPr>
          <w:noProof/>
        </w:rPr>
        <w:lastRenderedPageBreak/>
        <w:drawing>
          <wp:inline distT="0" distB="0" distL="0" distR="0" wp14:anchorId="3D71D772" wp14:editId="39A39CF4">
            <wp:extent cx="5943600" cy="3396615"/>
            <wp:effectExtent l="0" t="0" r="0" b="0"/>
            <wp:docPr id="41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5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E0660" w14:textId="01DDE4AE" w:rsidR="009F7A86" w:rsidRDefault="009F7A86" w:rsidP="00785413"/>
    <w:p w14:paraId="389AA0AF" w14:textId="1F131945" w:rsidR="009F7A86" w:rsidRDefault="009F7A86" w:rsidP="00785413"/>
    <w:p w14:paraId="3ABD1F51" w14:textId="77777777" w:rsidR="009F7A86" w:rsidRDefault="009F7A86" w:rsidP="00785413"/>
    <w:p w14:paraId="1BE7CC72" w14:textId="3D3A2093" w:rsidR="00785413" w:rsidRDefault="00785413" w:rsidP="00785413">
      <w:pPr>
        <w:pStyle w:val="Heading2"/>
      </w:pPr>
      <w:bookmarkStart w:id="33" w:name="_Toc144654031"/>
      <w:r>
        <w:lastRenderedPageBreak/>
        <w:t>Most Relevant Bigram words in Abstract</w:t>
      </w:r>
      <w:bookmarkEnd w:id="33"/>
    </w:p>
    <w:p w14:paraId="269B003E" w14:textId="0467498F" w:rsidR="00785413" w:rsidRDefault="00EF05B8" w:rsidP="00785413">
      <w:r>
        <w:rPr>
          <w:noProof/>
        </w:rPr>
        <w:drawing>
          <wp:inline distT="0" distB="0" distL="0" distR="0" wp14:anchorId="5967DABC" wp14:editId="1C8E7103">
            <wp:extent cx="5943600" cy="4160520"/>
            <wp:effectExtent l="0" t="0" r="0" b="0"/>
            <wp:docPr id="28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6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6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7DB258" w14:textId="15CF7A03" w:rsidR="009F7A86" w:rsidRDefault="009F7A86" w:rsidP="00785413">
      <w:r>
        <w:rPr>
          <w:noProof/>
        </w:rPr>
        <w:lastRenderedPageBreak/>
        <w:drawing>
          <wp:inline distT="0" distB="0" distL="0" distR="0" wp14:anchorId="1B1420E8" wp14:editId="03C7D223">
            <wp:extent cx="5943600" cy="3396615"/>
            <wp:effectExtent l="0" t="0" r="0" b="0"/>
            <wp:docPr id="4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6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6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3888DD8" wp14:editId="085000E0">
            <wp:extent cx="5943600" cy="3396615"/>
            <wp:effectExtent l="0" t="0" r="0" b="0"/>
            <wp:docPr id="43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6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6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65014C" w14:textId="0014BD14" w:rsidR="00785413" w:rsidRDefault="00785413" w:rsidP="00785413">
      <w:pPr>
        <w:pStyle w:val="Heading2"/>
      </w:pPr>
      <w:bookmarkStart w:id="34" w:name="_Toc144654032"/>
      <w:r>
        <w:lastRenderedPageBreak/>
        <w:t>Most Relevant Trigram words in Abstract</w:t>
      </w:r>
      <w:bookmarkEnd w:id="34"/>
    </w:p>
    <w:p w14:paraId="0C3A2F8C" w14:textId="6CFF2584" w:rsidR="00785413" w:rsidRDefault="00EF05B8" w:rsidP="00C94811">
      <w:r>
        <w:rPr>
          <w:noProof/>
        </w:rPr>
        <w:drawing>
          <wp:inline distT="0" distB="0" distL="0" distR="0" wp14:anchorId="134F1D36" wp14:editId="1B3FE420">
            <wp:extent cx="5943600" cy="4160520"/>
            <wp:effectExtent l="0" t="0" r="0" b="0"/>
            <wp:docPr id="29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7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7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602B24" w14:textId="2751C718" w:rsidR="009534CD" w:rsidRDefault="009F7A86" w:rsidP="00C94811">
      <w:r>
        <w:rPr>
          <w:noProof/>
        </w:rPr>
        <w:lastRenderedPageBreak/>
        <w:drawing>
          <wp:inline distT="0" distB="0" distL="0" distR="0" wp14:anchorId="5A0C1336" wp14:editId="44ADA139">
            <wp:extent cx="5943600" cy="3396615"/>
            <wp:effectExtent l="0" t="0" r="0" b="0"/>
            <wp:docPr id="44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7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7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74F9C71" wp14:editId="1D5EC05A">
            <wp:extent cx="5943600" cy="3396615"/>
            <wp:effectExtent l="0" t="0" r="0" b="0"/>
            <wp:docPr id="45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7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7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F88F16" w14:textId="023CADB5" w:rsidR="009534CD" w:rsidRDefault="009534CD" w:rsidP="00C94811">
      <w:pPr>
        <w:rPr>
          <w:noProof/>
        </w:rPr>
      </w:pPr>
    </w:p>
    <w:p w14:paraId="6CE0A5C9" w14:textId="1D92177C" w:rsidR="006438C9" w:rsidRDefault="006438C9" w:rsidP="00C94811">
      <w:pPr>
        <w:rPr>
          <w:noProof/>
        </w:rPr>
      </w:pPr>
    </w:p>
    <w:p w14:paraId="089BBFED" w14:textId="5A1E8C56" w:rsidR="006438C9" w:rsidRDefault="006438C9" w:rsidP="00C94811">
      <w:pPr>
        <w:rPr>
          <w:noProof/>
        </w:rPr>
      </w:pPr>
    </w:p>
    <w:p w14:paraId="60FAA3A5" w14:textId="0A64DA12" w:rsidR="006438C9" w:rsidRDefault="006438C9" w:rsidP="00C94811">
      <w:pPr>
        <w:rPr>
          <w:noProof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1135"/>
        <w:gridCol w:w="2675"/>
        <w:gridCol w:w="1111"/>
        <w:gridCol w:w="3308"/>
        <w:gridCol w:w="1111"/>
      </w:tblGrid>
      <w:tr w:rsidR="006438C9" w:rsidRPr="006438C9" w14:paraId="314E6A01" w14:textId="77777777" w:rsidTr="00697672">
        <w:trPr>
          <w:trHeight w:val="300"/>
        </w:trPr>
        <w:tc>
          <w:tcPr>
            <w:tcW w:w="607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7877311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lastRenderedPageBreak/>
              <w:t>Rows</w:t>
            </w:r>
          </w:p>
        </w:tc>
        <w:tc>
          <w:tcPr>
            <w:tcW w:w="4393" w:type="pct"/>
            <w:gridSpan w:val="4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2563C27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Keywords</w:t>
            </w:r>
          </w:p>
        </w:tc>
      </w:tr>
      <w:tr w:rsidR="006438C9" w:rsidRPr="006438C9" w14:paraId="7D9B5CCE" w14:textId="77777777" w:rsidTr="00697672">
        <w:trPr>
          <w:trHeight w:val="288"/>
        </w:trPr>
        <w:tc>
          <w:tcPr>
            <w:tcW w:w="607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84566EE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027" w:type="pct"/>
            <w:gridSpan w:val="2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A85A4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Plus</w:t>
            </w:r>
          </w:p>
        </w:tc>
        <w:tc>
          <w:tcPr>
            <w:tcW w:w="236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2359B81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Authors</w:t>
            </w:r>
          </w:p>
        </w:tc>
      </w:tr>
      <w:tr w:rsidR="006438C9" w:rsidRPr="006438C9" w14:paraId="5740B62B" w14:textId="77777777" w:rsidTr="00697672">
        <w:trPr>
          <w:trHeight w:val="300"/>
        </w:trPr>
        <w:tc>
          <w:tcPr>
            <w:tcW w:w="607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C444CD6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48D46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Term</w:t>
            </w:r>
          </w:p>
        </w:tc>
        <w:tc>
          <w:tcPr>
            <w:tcW w:w="595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CA6F9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Freq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E71B4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Term</w:t>
            </w:r>
          </w:p>
        </w:tc>
        <w:tc>
          <w:tcPr>
            <w:tcW w:w="59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ECD8A9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Freq</w:t>
            </w:r>
          </w:p>
        </w:tc>
      </w:tr>
      <w:tr w:rsidR="006438C9" w:rsidRPr="006438C9" w14:paraId="07E46DE3" w14:textId="77777777" w:rsidTr="00697672">
        <w:trPr>
          <w:trHeight w:val="288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99633D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11045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dynamics</w:t>
            </w:r>
          </w:p>
        </w:tc>
        <w:tc>
          <w:tcPr>
            <w:tcW w:w="5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A2398" w14:textId="2BDFEEF8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2,055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47A14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eeg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9C0E7C" w14:textId="3EC049BB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2,803</w:t>
            </w:r>
          </w:p>
        </w:tc>
      </w:tr>
      <w:tr w:rsidR="006438C9" w:rsidRPr="006438C9" w14:paraId="712902FE" w14:textId="77777777" w:rsidTr="00697672">
        <w:trPr>
          <w:trHeight w:val="288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5851D7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87DAC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eeg</w:t>
            </w:r>
          </w:p>
        </w:tc>
        <w:tc>
          <w:tcPr>
            <w:tcW w:w="5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9FDC9" w14:textId="3CC228AE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1,994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9DABD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electroencephalography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2972E2" w14:textId="20ED6155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1,125</w:t>
            </w:r>
          </w:p>
        </w:tc>
      </w:tr>
      <w:tr w:rsidR="006438C9" w:rsidRPr="006438C9" w14:paraId="48C7005C" w14:textId="77777777" w:rsidTr="00697672">
        <w:trPr>
          <w:trHeight w:val="288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64C1A2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54B54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brain</w:t>
            </w:r>
          </w:p>
        </w:tc>
        <w:tc>
          <w:tcPr>
            <w:tcW w:w="5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7A970" w14:textId="3515C0CD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1,786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BF1F3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erp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7DBCF6" w14:textId="6A170AA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633</w:t>
            </w:r>
          </w:p>
        </w:tc>
      </w:tr>
      <w:tr w:rsidR="006438C9" w:rsidRPr="006438C9" w14:paraId="77DEB655" w14:textId="77777777" w:rsidTr="00697672">
        <w:trPr>
          <w:trHeight w:val="288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659ED8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B7AA4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attention</w:t>
            </w:r>
          </w:p>
        </w:tc>
        <w:tc>
          <w:tcPr>
            <w:tcW w:w="5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CCBEE" w14:textId="5E3668E5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1,385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84819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attention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D2AA5E" w14:textId="3774072F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544</w:t>
            </w:r>
          </w:p>
        </w:tc>
      </w:tr>
      <w:tr w:rsidR="006438C9" w:rsidRPr="006438C9" w14:paraId="485762C8" w14:textId="77777777" w:rsidTr="00697672">
        <w:trPr>
          <w:trHeight w:val="288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05C115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D132E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oscillations</w:t>
            </w:r>
          </w:p>
        </w:tc>
        <w:tc>
          <w:tcPr>
            <w:tcW w:w="5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5894D" w14:textId="4DB4E1A6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1,268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134A7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event-related potentials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5DB0DF" w14:textId="007B75FA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524</w:t>
            </w:r>
          </w:p>
        </w:tc>
      </w:tr>
      <w:tr w:rsidR="006438C9" w:rsidRPr="006438C9" w14:paraId="7D3A7037" w14:textId="77777777" w:rsidTr="00697672">
        <w:trPr>
          <w:trHeight w:val="288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57197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38D04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event-related potentials</w:t>
            </w:r>
          </w:p>
        </w:tc>
        <w:tc>
          <w:tcPr>
            <w:tcW w:w="5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5A028" w14:textId="3DBB2CDB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1,203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DDFDF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electroencephalography (eeg)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F2307A" w14:textId="3BCAA9BF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315</w:t>
            </w:r>
          </w:p>
        </w:tc>
      </w:tr>
      <w:tr w:rsidR="006438C9" w:rsidRPr="006438C9" w14:paraId="53826FA6" w14:textId="77777777" w:rsidTr="00697672">
        <w:trPr>
          <w:trHeight w:val="288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EFDB27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733AC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cortex</w:t>
            </w:r>
          </w:p>
        </w:tc>
        <w:tc>
          <w:tcPr>
            <w:tcW w:w="5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6126C" w14:textId="4722FE36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1,143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D70E8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erps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214C8B" w14:textId="3E76E113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294</w:t>
            </w:r>
          </w:p>
        </w:tc>
      </w:tr>
      <w:tr w:rsidR="006438C9" w:rsidRPr="006438C9" w14:paraId="0D643A79" w14:textId="77777777" w:rsidTr="00697672">
        <w:trPr>
          <w:trHeight w:val="288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21696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945D2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responses</w:t>
            </w:r>
          </w:p>
        </w:tc>
        <w:tc>
          <w:tcPr>
            <w:tcW w:w="5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84E25" w14:textId="71FEE63A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1,065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ADEE0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working memory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94ED67" w14:textId="75A22D00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270</w:t>
            </w:r>
          </w:p>
        </w:tc>
      </w:tr>
      <w:tr w:rsidR="006438C9" w:rsidRPr="006438C9" w14:paraId="62B5AEAC" w14:textId="77777777" w:rsidTr="00697672">
        <w:trPr>
          <w:trHeight w:val="288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3F452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9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0C8C0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perception</w:t>
            </w:r>
          </w:p>
        </w:tc>
        <w:tc>
          <w:tcPr>
            <w:tcW w:w="5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25B38" w14:textId="06A11A1F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1,018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25BA5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theta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329CC9" w14:textId="10211038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260</w:t>
            </w:r>
          </w:p>
        </w:tc>
      </w:tr>
      <w:tr w:rsidR="006438C9" w:rsidRPr="006438C9" w14:paraId="576D35F6" w14:textId="77777777" w:rsidTr="00697672">
        <w:trPr>
          <w:trHeight w:val="300"/>
        </w:trPr>
        <w:tc>
          <w:tcPr>
            <w:tcW w:w="607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FAECA6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6438C9">
              <w:rPr>
                <w:rFonts w:ascii="Calibri" w:eastAsia="Times New Roman" w:hAnsi="Calibri" w:cs="Calibri"/>
                <w:b/>
                <w:bCs/>
                <w:color w:val="000000"/>
              </w:rPr>
              <w:t>10</w:t>
            </w:r>
          </w:p>
        </w:tc>
        <w:tc>
          <w:tcPr>
            <w:tcW w:w="1432" w:type="pct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59949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performance</w:t>
            </w:r>
          </w:p>
        </w:tc>
        <w:tc>
          <w:tcPr>
            <w:tcW w:w="595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65E76" w14:textId="19974BD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872</w:t>
            </w:r>
          </w:p>
        </w:tc>
        <w:tc>
          <w:tcPr>
            <w:tcW w:w="1771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29FA5" w14:textId="77777777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electroencephalogram</w:t>
            </w:r>
          </w:p>
        </w:tc>
        <w:tc>
          <w:tcPr>
            <w:tcW w:w="59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73616C" w14:textId="6382732E" w:rsidR="006438C9" w:rsidRPr="006438C9" w:rsidRDefault="006438C9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438C9">
              <w:rPr>
                <w:rFonts w:ascii="Calibri" w:eastAsia="Times New Roman" w:hAnsi="Calibri" w:cs="Calibri"/>
                <w:color w:val="000000"/>
              </w:rPr>
              <w:t>248</w:t>
            </w:r>
          </w:p>
        </w:tc>
      </w:tr>
    </w:tbl>
    <w:p w14:paraId="3862854C" w14:textId="36A0921F" w:rsidR="006438C9" w:rsidRDefault="006438C9" w:rsidP="00C94811">
      <w:pPr>
        <w:rPr>
          <w:noProof/>
        </w:rPr>
      </w:pPr>
    </w:p>
    <w:p w14:paraId="49127D1D" w14:textId="655690CF" w:rsidR="006438C9" w:rsidRDefault="006438C9" w:rsidP="00C94811">
      <w:pPr>
        <w:rPr>
          <w:noProof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621"/>
        <w:gridCol w:w="1211"/>
        <w:gridCol w:w="938"/>
        <w:gridCol w:w="2064"/>
        <w:gridCol w:w="550"/>
        <w:gridCol w:w="2666"/>
        <w:gridCol w:w="550"/>
      </w:tblGrid>
      <w:tr w:rsidR="009F7A86" w:rsidRPr="009F7A86" w14:paraId="382A1F1E" w14:textId="77777777" w:rsidTr="009F7A86">
        <w:trPr>
          <w:trHeight w:val="30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AC56A3F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Rows</w:t>
            </w:r>
          </w:p>
        </w:tc>
        <w:tc>
          <w:tcPr>
            <w:tcW w:w="0" w:type="auto"/>
            <w:gridSpan w:val="6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289B67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Title</w:t>
            </w:r>
          </w:p>
        </w:tc>
      </w:tr>
      <w:tr w:rsidR="009F7A86" w:rsidRPr="009F7A86" w14:paraId="304C3539" w14:textId="77777777" w:rsidTr="009F7A86">
        <w:trPr>
          <w:trHeight w:val="288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2F88F99" w14:textId="77777777" w:rsidR="009F7A86" w:rsidRPr="009F7A86" w:rsidRDefault="009F7A86" w:rsidP="009F7A8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4A9C84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Unigram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0755AF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Bigram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1302D7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Trigram</w:t>
            </w:r>
          </w:p>
        </w:tc>
      </w:tr>
      <w:tr w:rsidR="009F7A86" w:rsidRPr="009F7A86" w14:paraId="35F2A8B9" w14:textId="77777777" w:rsidTr="009F7A86">
        <w:trPr>
          <w:trHeight w:val="30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6A29822" w14:textId="77777777" w:rsidR="009F7A86" w:rsidRPr="009F7A86" w:rsidRDefault="009F7A86" w:rsidP="009F7A8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3402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Term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B215A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Freq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4911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Term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6DE8E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Freq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CDAC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Term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B2F87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Freq</w:t>
            </w:r>
          </w:p>
        </w:tc>
      </w:tr>
      <w:tr w:rsidR="009F7A86" w:rsidRPr="009F7A86" w14:paraId="7A44E462" w14:textId="77777777" w:rsidTr="009F7A86">
        <w:trPr>
          <w:trHeight w:val="288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FA39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39E4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e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8C4CD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2,336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C59F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vent-related potentia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C39F8F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2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D1A8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vent-related potential stud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7F5DF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09</w:t>
            </w:r>
          </w:p>
        </w:tc>
      </w:tr>
      <w:tr w:rsidR="009F7A86" w:rsidRPr="009F7A86" w14:paraId="54FA05C2" w14:textId="77777777" w:rsidTr="009F7A86">
        <w:trPr>
          <w:trHeight w:val="288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A7604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2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E5F6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stud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EDE39B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1,36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1833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rp stud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535030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2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8034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independent component analys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E36DD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99</w:t>
            </w:r>
          </w:p>
        </w:tc>
      </w:tr>
      <w:tr w:rsidR="009F7A86" w:rsidRPr="009F7A86" w14:paraId="1B3D6997" w14:textId="77777777" w:rsidTr="009F7A86">
        <w:trPr>
          <w:trHeight w:val="288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BBBAD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3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BC25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neur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5C5814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1,32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BDF7D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vent-related potenti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A9B1A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2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1151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mild cognitive impairme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62900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8</w:t>
            </w:r>
          </w:p>
        </w:tc>
      </w:tr>
      <w:tr w:rsidR="009F7A86" w:rsidRPr="009F7A86" w14:paraId="0C0419F9" w14:textId="77777777" w:rsidTr="009F7A86">
        <w:trPr>
          <w:trHeight w:val="288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088D1D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4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A616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brai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17C4C0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1,276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3B7CA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functional connectivit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0EA98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9B41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rect current stimul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CDFA3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5</w:t>
            </w:r>
          </w:p>
        </w:tc>
      </w:tr>
      <w:tr w:rsidR="009F7A86" w:rsidRPr="009F7A86" w14:paraId="5BCAEE77" w14:textId="77777777" w:rsidTr="009F7A86">
        <w:trPr>
          <w:trHeight w:val="288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6515B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5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EC010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rocessin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1ACA3A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1,15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CF78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eg stud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41A5F4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8514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ranscranial direct curre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A360F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4</w:t>
            </w:r>
          </w:p>
        </w:tc>
      </w:tr>
      <w:tr w:rsidR="009F7A86" w:rsidRPr="009F7A86" w14:paraId="1BE1140C" w14:textId="77777777" w:rsidTr="009F7A86">
        <w:trPr>
          <w:trHeight w:val="288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2B412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6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FE4B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visu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A60F0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    96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A80F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neural correlat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534BC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E809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ranscranial magnetic stimul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E7C0E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4</w:t>
            </w:r>
          </w:p>
        </w:tc>
      </w:tr>
      <w:tr w:rsidR="009F7A86" w:rsidRPr="009F7A86" w14:paraId="1B8007CA" w14:textId="77777777" w:rsidTr="009F7A86">
        <w:trPr>
          <w:trHeight w:val="288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CAE30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7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3849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ctivit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B3606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    84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6932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brain activit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C743E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5233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utism spectrum disord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A4488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2</w:t>
            </w:r>
          </w:p>
        </w:tc>
      </w:tr>
      <w:tr w:rsidR="009F7A86" w:rsidRPr="009F7A86" w14:paraId="56FBE35B" w14:textId="77777777" w:rsidTr="009F7A86">
        <w:trPr>
          <w:trHeight w:val="288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B79D90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8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4543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memor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C0611A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    74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A247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motor imager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3508F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51C74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ochlear implant user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41879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50</w:t>
            </w:r>
          </w:p>
        </w:tc>
      </w:tr>
      <w:tr w:rsidR="009F7A86" w:rsidRPr="009F7A86" w14:paraId="043F7B8B" w14:textId="77777777" w:rsidTr="009F7A86">
        <w:trPr>
          <w:trHeight w:val="288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4DEDC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9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6DAD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viden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25EF6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    72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EFE7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brain-computer interfa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5506B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F76DF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visual evoked potentia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AFFB1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49</w:t>
            </w:r>
          </w:p>
        </w:tc>
      </w:tr>
      <w:tr w:rsidR="009F7A86" w:rsidRPr="009F7A86" w14:paraId="2EC5A8AE" w14:textId="77777777" w:rsidTr="009F7A86">
        <w:trPr>
          <w:trHeight w:val="30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73381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1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BDE30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vent-related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C7BFBD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          70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3898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arkinsons disease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8EFD8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0A11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major depressive disord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51F8E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43</w:t>
            </w:r>
          </w:p>
        </w:tc>
      </w:tr>
    </w:tbl>
    <w:p w14:paraId="44FE35C8" w14:textId="64FB5036" w:rsidR="006438C9" w:rsidRDefault="006438C9" w:rsidP="00C94811">
      <w:pPr>
        <w:rPr>
          <w:noProof/>
        </w:rPr>
      </w:pPr>
    </w:p>
    <w:p w14:paraId="184124C0" w14:textId="162B9A44" w:rsidR="009F7A86" w:rsidRDefault="009F7A86" w:rsidP="00C94811">
      <w:pPr>
        <w:rPr>
          <w:noProof/>
        </w:rPr>
      </w:pPr>
    </w:p>
    <w:p w14:paraId="21C9E53E" w14:textId="596C3A63" w:rsidR="009F7A86" w:rsidRDefault="009F7A86" w:rsidP="00C94811">
      <w:pPr>
        <w:rPr>
          <w:noProof/>
        </w:rPr>
      </w:pPr>
    </w:p>
    <w:p w14:paraId="2808D104" w14:textId="75475340" w:rsidR="009F7A86" w:rsidRDefault="009F7A86" w:rsidP="00C94811">
      <w:pPr>
        <w:rPr>
          <w:noProof/>
        </w:rPr>
      </w:pPr>
    </w:p>
    <w:p w14:paraId="4C51C56C" w14:textId="780F8DC8" w:rsidR="009F7A86" w:rsidRDefault="009F7A86" w:rsidP="00C94811">
      <w:pPr>
        <w:rPr>
          <w:noProof/>
        </w:rPr>
      </w:pPr>
    </w:p>
    <w:p w14:paraId="07BF31CA" w14:textId="4CE5B6DF" w:rsidR="009F7A86" w:rsidRDefault="009F7A86" w:rsidP="00C94811">
      <w:pPr>
        <w:rPr>
          <w:noProof/>
        </w:rPr>
      </w:pPr>
    </w:p>
    <w:p w14:paraId="23A57476" w14:textId="1D71987A" w:rsidR="009F7A86" w:rsidRDefault="009F7A86" w:rsidP="00C94811">
      <w:pPr>
        <w:rPr>
          <w:noProof/>
        </w:rPr>
      </w:pPr>
    </w:p>
    <w:p w14:paraId="29F35058" w14:textId="765E1981" w:rsidR="009F7A86" w:rsidRDefault="009F7A86" w:rsidP="00C94811">
      <w:pPr>
        <w:rPr>
          <w:noProof/>
        </w:rPr>
      </w:pPr>
    </w:p>
    <w:p w14:paraId="13056C64" w14:textId="77777777" w:rsidR="009F7A86" w:rsidRDefault="009F7A86" w:rsidP="00C94811">
      <w:pPr>
        <w:rPr>
          <w:noProof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830"/>
        <w:gridCol w:w="1196"/>
        <w:gridCol w:w="943"/>
        <w:gridCol w:w="2244"/>
        <w:gridCol w:w="858"/>
        <w:gridCol w:w="2686"/>
        <w:gridCol w:w="583"/>
      </w:tblGrid>
      <w:tr w:rsidR="009F7A86" w:rsidRPr="009F7A86" w14:paraId="7E914567" w14:textId="77777777" w:rsidTr="009F7A86">
        <w:trPr>
          <w:trHeight w:val="300"/>
        </w:trPr>
        <w:tc>
          <w:tcPr>
            <w:tcW w:w="454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75B24F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lastRenderedPageBreak/>
              <w:t>Rows</w:t>
            </w:r>
          </w:p>
        </w:tc>
        <w:tc>
          <w:tcPr>
            <w:tcW w:w="4546" w:type="pct"/>
            <w:gridSpan w:val="6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1463CA5" w14:textId="6AF31FFF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Abstract</w:t>
            </w:r>
          </w:p>
        </w:tc>
      </w:tr>
      <w:tr w:rsidR="009F7A86" w:rsidRPr="009F7A86" w14:paraId="1D84C152" w14:textId="77777777" w:rsidTr="009F7A86">
        <w:trPr>
          <w:trHeight w:val="288"/>
        </w:trPr>
        <w:tc>
          <w:tcPr>
            <w:tcW w:w="454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207ADB" w14:textId="77777777" w:rsidR="009F7A86" w:rsidRPr="009F7A86" w:rsidRDefault="009F7A86" w:rsidP="009F7A8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35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715DAE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Unigram</w:t>
            </w:r>
          </w:p>
        </w:tc>
        <w:tc>
          <w:tcPr>
            <w:tcW w:w="1642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C7CBF3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Bigram</w:t>
            </w:r>
          </w:p>
        </w:tc>
        <w:tc>
          <w:tcPr>
            <w:tcW w:w="1768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8C08A4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Trigram</w:t>
            </w:r>
          </w:p>
        </w:tc>
      </w:tr>
      <w:tr w:rsidR="009F7A86" w:rsidRPr="009F7A86" w14:paraId="7E6B8725" w14:textId="77777777" w:rsidTr="009F7A86">
        <w:trPr>
          <w:trHeight w:val="300"/>
        </w:trPr>
        <w:tc>
          <w:tcPr>
            <w:tcW w:w="454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F93B3D" w14:textId="77777777" w:rsidR="009F7A86" w:rsidRPr="009F7A86" w:rsidRDefault="009F7A86" w:rsidP="009F7A8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650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23B7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Term</w:t>
            </w:r>
          </w:p>
        </w:tc>
        <w:tc>
          <w:tcPr>
            <w:tcW w:w="48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90602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Freq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5B82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Term</w:t>
            </w:r>
          </w:p>
        </w:tc>
        <w:tc>
          <w:tcPr>
            <w:tcW w:w="43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36469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Freq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E34CB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Term</w:t>
            </w:r>
          </w:p>
        </w:tc>
        <w:tc>
          <w:tcPr>
            <w:tcW w:w="32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7C1CD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Freq</w:t>
            </w:r>
          </w:p>
        </w:tc>
      </w:tr>
      <w:tr w:rsidR="009F7A86" w:rsidRPr="009F7A86" w14:paraId="00E6ED3D" w14:textId="77777777" w:rsidTr="009F7A86">
        <w:trPr>
          <w:trHeight w:val="288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2CA03B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BF92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eeg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61776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16,236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D788A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hz na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7617BA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2,154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9335A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event-related potentials erps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B3FC6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753</w:t>
            </w:r>
          </w:p>
        </w:tc>
      </w:tr>
      <w:tr w:rsidR="009F7A86" w:rsidRPr="009F7A86" w14:paraId="200D9B23" w14:textId="77777777" w:rsidTr="009F7A86">
        <w:trPr>
          <w:trHeight w:val="288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27ED44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614B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sults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15423D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10,572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AF9E0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electroencephalography eeg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70C670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1,717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99C2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independent component analysis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67F42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613</w:t>
            </w:r>
          </w:p>
        </w:tc>
      </w:tr>
      <w:tr w:rsidR="009F7A86" w:rsidRPr="009F7A86" w14:paraId="651A526B" w14:textId="77777777" w:rsidTr="009F7A86">
        <w:trPr>
          <w:trHeight w:val="288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055EF0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7F32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brain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D71FF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9,860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12A34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eeg data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ECFBEF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1,436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9E12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event-related potential erp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8F937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81</w:t>
            </w:r>
          </w:p>
        </w:tc>
      </w:tr>
      <w:tr w:rsidR="009F7A86" w:rsidRPr="009F7A86" w14:paraId="5B0A6BD0" w14:textId="77777777" w:rsidTr="009F7A86">
        <w:trPr>
          <w:trHeight w:val="288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D8B73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901AF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activity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C26E7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8,986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4A78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event-related potentials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6C50F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1,375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A186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magnetic resonance imaging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36F2B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60</w:t>
            </w:r>
          </w:p>
        </w:tc>
      </w:tr>
      <w:tr w:rsidR="009F7A86" w:rsidRPr="009F7A86" w14:paraId="046DCD91" w14:textId="77777777" w:rsidTr="009F7A86">
        <w:trPr>
          <w:trHeight w:val="288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D6E4C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3747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study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66FE3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8,834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2BA9F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brain activity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2E6CB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1,371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D3AD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component analysis ica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9710D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45</w:t>
            </w:r>
          </w:p>
        </w:tc>
      </w:tr>
      <w:tr w:rsidR="009F7A86" w:rsidRPr="009F7A86" w14:paraId="31479189" w14:textId="77777777" w:rsidTr="009F7A86">
        <w:trPr>
          <w:trHeight w:val="288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73F5D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AFB7F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ask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7EE81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8,599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99F1A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eeg signals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799AD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1,144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6D1C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ranscranial magnetic stimulation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1A695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37</w:t>
            </w:r>
          </w:p>
        </w:tc>
      </w:tr>
      <w:tr w:rsidR="009F7A86" w:rsidRPr="009F7A86" w14:paraId="6935B2F7" w14:textId="77777777" w:rsidTr="009F7A86">
        <w:trPr>
          <w:trHeight w:val="288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A6FC54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AE7E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rocessing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0F4409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8,157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1F32C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event-related potential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CABA0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1,029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F464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clinical neurophysiology published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470FCB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83</w:t>
            </w:r>
          </w:p>
        </w:tc>
      </w:tr>
      <w:tr w:rsidR="009F7A86" w:rsidRPr="009F7A86" w14:paraId="2621EF4B" w14:textId="77777777" w:rsidTr="009F7A86">
        <w:trPr>
          <w:trHeight w:val="288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1F8DDD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232D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neural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B5875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8,077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54290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unctional connectivity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A745C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1,013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C0D3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unctional magnetic resonance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0342A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83</w:t>
            </w:r>
          </w:p>
        </w:tc>
      </w:tr>
      <w:tr w:rsidR="009F7A86" w:rsidRPr="009F7A86" w14:paraId="2B260C45" w14:textId="77777777" w:rsidTr="009F7A86">
        <w:trPr>
          <w:trHeight w:val="288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E5E12A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C0F0E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articipants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DA5D3D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6,902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795C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otentials erps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7991A3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 923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509B5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mismatch negativity mmn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E24962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26</w:t>
            </w:r>
          </w:p>
        </w:tc>
      </w:tr>
      <w:tr w:rsidR="009F7A86" w:rsidRPr="009F7A86" w14:paraId="1EEC295B" w14:textId="77777777" w:rsidTr="009F7A86">
        <w:trPr>
          <w:trHeight w:val="300"/>
        </w:trPr>
        <w:tc>
          <w:tcPr>
            <w:tcW w:w="454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B17A78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650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451C4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visual</w:t>
            </w:r>
          </w:p>
        </w:tc>
        <w:tc>
          <w:tcPr>
            <w:tcW w:w="48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B1B5ED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6,796 </w:t>
            </w:r>
          </w:p>
        </w:tc>
        <w:tc>
          <w:tcPr>
            <w:tcW w:w="1211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D2A41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electroencephalogram eeg</w:t>
            </w:r>
          </w:p>
        </w:tc>
        <w:tc>
          <w:tcPr>
            <w:tcW w:w="43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6ABB56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          909 </w:t>
            </w:r>
          </w:p>
        </w:tc>
        <w:tc>
          <w:tcPr>
            <w:tcW w:w="1447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17CCD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support vector machine</w:t>
            </w:r>
          </w:p>
        </w:tc>
        <w:tc>
          <w:tcPr>
            <w:tcW w:w="32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3DA4E7" w14:textId="77777777" w:rsidR="009F7A86" w:rsidRPr="009F7A86" w:rsidRDefault="009F7A86" w:rsidP="009F7A8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9F7A8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21</w:t>
            </w:r>
          </w:p>
        </w:tc>
      </w:tr>
    </w:tbl>
    <w:p w14:paraId="395917E3" w14:textId="29F6290C" w:rsidR="006438C9" w:rsidRDefault="006438C9" w:rsidP="00C94811">
      <w:pPr>
        <w:rPr>
          <w:noProof/>
        </w:rPr>
      </w:pPr>
    </w:p>
    <w:p w14:paraId="63917312" w14:textId="2EE44135" w:rsidR="006438C9" w:rsidRDefault="0055628C" w:rsidP="00C94811">
      <w:pPr>
        <w:rPr>
          <w:noProof/>
        </w:rPr>
      </w:pPr>
      <w:r w:rsidRPr="0055628C">
        <w:rPr>
          <w:noProof/>
          <w:highlight w:val="yellow"/>
        </w:rPr>
        <w:t>The time trend of them are avaiable.</w:t>
      </w:r>
      <w:r>
        <w:rPr>
          <w:noProof/>
        </w:rPr>
        <w:t xml:space="preserve"> </w:t>
      </w:r>
    </w:p>
    <w:p w14:paraId="1C5B4E20" w14:textId="1D4FFF8D" w:rsidR="006438C9" w:rsidRDefault="006438C9" w:rsidP="00C94811"/>
    <w:p w14:paraId="35F9BCCA" w14:textId="7DA17FF0" w:rsidR="0055628C" w:rsidRDefault="0055628C" w:rsidP="0055628C">
      <w:pPr>
        <w:pStyle w:val="Heading2"/>
      </w:pPr>
      <w:bookmarkStart w:id="35" w:name="_Toc144654033"/>
      <w:r>
        <w:t>Trend Topic of Author Keywords</w:t>
      </w:r>
      <w:bookmarkEnd w:id="35"/>
    </w:p>
    <w:p w14:paraId="37B60483" w14:textId="323FFA14" w:rsidR="0055628C" w:rsidRDefault="00475CBB" w:rsidP="0055628C">
      <w:r>
        <w:rPr>
          <w:noProof/>
        </w:rPr>
        <w:drawing>
          <wp:inline distT="0" distB="0" distL="0" distR="0" wp14:anchorId="32F4BECC" wp14:editId="739065E5">
            <wp:extent cx="5029200" cy="3520545"/>
            <wp:effectExtent l="0" t="0" r="0" b="381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5205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69A4E2" w14:textId="3FE14B8C" w:rsidR="00475CBB" w:rsidRDefault="00475CBB" w:rsidP="0055628C"/>
    <w:p w14:paraId="411C1008" w14:textId="487C18AB" w:rsidR="007D0263" w:rsidRDefault="007D0263" w:rsidP="0055628C"/>
    <w:p w14:paraId="5BCB3DDF" w14:textId="225535A6" w:rsidR="007D0263" w:rsidRDefault="007D0263" w:rsidP="0055628C"/>
    <w:p w14:paraId="39F7D648" w14:textId="190EE7A4" w:rsidR="007D0263" w:rsidRDefault="007D0263" w:rsidP="0055628C"/>
    <w:p w14:paraId="1CC9941A" w14:textId="158270C6" w:rsidR="007D0263" w:rsidRDefault="007D0263" w:rsidP="007D0263">
      <w:pPr>
        <w:spacing w:line="360" w:lineRule="auto"/>
        <w:rPr>
          <w:rFonts w:asciiTheme="minorBidi" w:hAnsiTheme="minorBidi"/>
          <w:sz w:val="20"/>
          <w:szCs w:val="20"/>
        </w:rPr>
      </w:pPr>
      <w:r>
        <w:rPr>
          <w:rFonts w:asciiTheme="minorBidi" w:hAnsiTheme="minorBidi"/>
          <w:sz w:val="20"/>
          <w:szCs w:val="20"/>
        </w:rPr>
        <w:t xml:space="preserve">The Reference Publication Year Spectroscopy (RPYS) </w:t>
      </w:r>
      <w:r>
        <w:rPr>
          <w:rFonts w:asciiTheme="minorBidi" w:hAnsiTheme="minorBidi"/>
          <w:sz w:val="20"/>
          <w:szCs w:val="20"/>
        </w:rPr>
        <w:fldChar w:fldCharType="begin"/>
      </w:r>
      <w:r>
        <w:rPr>
          <w:rFonts w:asciiTheme="minorBidi" w:hAnsiTheme="minorBidi"/>
          <w:sz w:val="20"/>
          <w:szCs w:val="20"/>
        </w:rPr>
        <w:instrText xml:space="preserve"> ADDIN EN.CITE &lt;EndNote&gt;&lt;Cite&gt;&lt;Author&gt;Marx&lt;/Author&gt;&lt;Year&gt;2014&lt;/Year&gt;&lt;RecNum&gt;68&lt;/RecNum&gt;&lt;DisplayText&gt;[1]&lt;/DisplayText&gt;&lt;record&gt;&lt;rec-number&gt;68&lt;/rec-number&gt;&lt;foreign-keys&gt;&lt;key app="EN" db-id="evapsdrx4xfsr2ezexlvdppcvd009svsze9f" timestamp="1693402663"&gt;68&lt;/key&gt;&lt;/foreign-keys&gt;&lt;ref-type name="Journal Article"&gt;17&lt;/ref-type&gt;&lt;contributors&gt;&lt;authors&gt;&lt;author&gt;Marx, Werner&lt;/author&gt;&lt;author&gt;Bornmann, Lutz&lt;/author&gt;&lt;author&gt;Barth, Andreas&lt;/author&gt;&lt;author&gt;Leydesdorff, Loet&lt;/author&gt;&lt;/authors&gt;&lt;/contributors&gt;&lt;titles&gt;&lt;title&gt;Detecting the historical roots of research fields by reference publication year spectroscopy (RPYS)&lt;/title&gt;&lt;secondary-title&gt;Journal of the Association for Information Science and Technology&lt;/secondary-title&gt;&lt;/titles&gt;&lt;periodical&gt;&lt;full-title&gt;Journal of the Association for Information Science and Technology&lt;/full-title&gt;&lt;/periodical&gt;&lt;pages&gt;751-764&lt;/pages&gt;&lt;volume&gt;65&lt;/volume&gt;&lt;number&gt;4&lt;/number&gt;&lt;dates&gt;&lt;year&gt;2014&lt;/year&gt;&lt;/dates&gt;&lt;isbn&gt;2330-1635&lt;/isbn&gt;&lt;urls&gt;&lt;/urls&gt;&lt;/record&gt;&lt;/Cite&gt;&lt;/EndNote&gt;</w:instrText>
      </w:r>
      <w:r>
        <w:rPr>
          <w:rFonts w:asciiTheme="minorBidi" w:hAnsiTheme="minorBidi"/>
          <w:sz w:val="20"/>
          <w:szCs w:val="20"/>
        </w:rPr>
        <w:fldChar w:fldCharType="separate"/>
      </w:r>
      <w:r>
        <w:rPr>
          <w:rFonts w:asciiTheme="minorBidi" w:hAnsiTheme="minorBidi"/>
          <w:noProof/>
          <w:sz w:val="20"/>
          <w:szCs w:val="20"/>
        </w:rPr>
        <w:t>[1]</w:t>
      </w:r>
      <w:r>
        <w:rPr>
          <w:rFonts w:asciiTheme="minorBidi" w:hAnsiTheme="minorBidi"/>
          <w:sz w:val="20"/>
          <w:szCs w:val="20"/>
        </w:rPr>
        <w:fldChar w:fldCharType="end"/>
      </w:r>
      <w:r>
        <w:rPr>
          <w:rFonts w:asciiTheme="minorBidi" w:hAnsiTheme="minorBidi"/>
          <w:sz w:val="20"/>
          <w:szCs w:val="20"/>
        </w:rPr>
        <w:t xml:space="preserve"> are presented in the figure-1. The years before 1900 are omitted because the number of them is very neglect. The peak at 2004 is related to the </w:t>
      </w:r>
      <w:r>
        <w:rPr>
          <w:rFonts w:asciiTheme="minorBidi" w:hAnsiTheme="minorBidi"/>
          <w:sz w:val="20"/>
          <w:szCs w:val="20"/>
        </w:rPr>
        <w:fldChar w:fldCharType="begin"/>
      </w:r>
      <w:r>
        <w:rPr>
          <w:rFonts w:asciiTheme="minorBidi" w:hAnsiTheme="minorBidi"/>
          <w:sz w:val="20"/>
          <w:szCs w:val="20"/>
        </w:rPr>
        <w:instrText xml:space="preserve"> ADDIN EN.CITE &lt;EndNote&gt;&lt;Cite&gt;&lt;Author&gt;Delorme&lt;/Author&gt;&lt;Year&gt;2004&lt;/Year&gt;&lt;RecNum&gt;1&lt;/RecNum&gt;&lt;DisplayText&gt;[2]&lt;/DisplayText&gt;&lt;record&gt;&lt;rec-number&gt;1&lt;/rec-number&gt;&lt;foreign-keys&gt;&lt;key app="EN" db-id="evapsdrx4xfsr2ezexlvdppcvd009svsze9f" timestamp="1693209769"&gt;1&lt;/key&gt;&lt;/foreign-keys&gt;&lt;ref-type name="Journal Article"&gt;17&lt;/ref-type&gt;&lt;contributors&gt;&lt;authors&gt;&lt;author&gt;Delorme, Arnaud&lt;/author&gt;&lt;author&gt;Makeig, Scott&lt;/author&gt;&lt;/authors&gt;&lt;/contributors&gt;&lt;titles&gt;&lt;title&gt;EEGLAB: an open source toolbox for analysis of single-trial EEG dynamics including independent component analysis&lt;/title&gt;&lt;secondary-title&gt;Journal of neuroscience methods&lt;/secondary-title&gt;&lt;/titles&gt;&lt;periodical&gt;&lt;full-title&gt;Journal of neuroscience methods&lt;/full-title&gt;&lt;/periodical&gt;&lt;pages&gt;9-21&lt;/pages&gt;&lt;volume&gt;134&lt;/volume&gt;&lt;number&gt;1&lt;/number&gt;&lt;dates&gt;&lt;year&gt;2004&lt;/year&gt;&lt;/dates&gt;&lt;isbn&gt;0165-0270&lt;/isbn&gt;&lt;urls&gt;&lt;/urls&gt;&lt;/record&gt;&lt;/Cite&gt;&lt;/EndNote&gt;</w:instrText>
      </w:r>
      <w:r>
        <w:rPr>
          <w:rFonts w:asciiTheme="minorBidi" w:hAnsiTheme="minorBidi"/>
          <w:sz w:val="20"/>
          <w:szCs w:val="20"/>
        </w:rPr>
        <w:fldChar w:fldCharType="separate"/>
      </w:r>
      <w:r>
        <w:rPr>
          <w:rFonts w:asciiTheme="minorBidi" w:hAnsiTheme="minorBidi"/>
          <w:noProof/>
          <w:sz w:val="20"/>
          <w:szCs w:val="20"/>
        </w:rPr>
        <w:t>[2]</w:t>
      </w:r>
      <w:r>
        <w:rPr>
          <w:rFonts w:asciiTheme="minorBidi" w:hAnsiTheme="minorBidi"/>
          <w:sz w:val="20"/>
          <w:szCs w:val="20"/>
        </w:rPr>
        <w:fldChar w:fldCharType="end"/>
      </w:r>
      <w:r>
        <w:rPr>
          <w:rFonts w:asciiTheme="minorBidi" w:hAnsiTheme="minorBidi"/>
          <w:sz w:val="20"/>
          <w:szCs w:val="20"/>
        </w:rPr>
        <w:t xml:space="preserve"> with about 32.4% of all 39,155 references in 2004. And the highest peaks is in 2012 and 2014 with 40,360 and 40,431 references, respectively. The decline in the graph shows after 2014.</w:t>
      </w:r>
    </w:p>
    <w:p w14:paraId="6BD9313A" w14:textId="5DC3C3D3" w:rsidR="007D0263" w:rsidRDefault="007D0263" w:rsidP="0055628C">
      <w:r>
        <w:rPr>
          <w:noProof/>
        </w:rPr>
        <w:drawing>
          <wp:inline distT="0" distB="0" distL="0" distR="0" wp14:anchorId="3A3C4BBC" wp14:editId="363250E7">
            <wp:extent cx="3657600" cy="2560320"/>
            <wp:effectExtent l="0" t="0" r="0" b="0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25603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E6F6F5" w14:textId="0CED6F4F" w:rsidR="007D0263" w:rsidRDefault="007D0263" w:rsidP="0055628C"/>
    <w:p w14:paraId="0BD3EF9C" w14:textId="77777777" w:rsidR="007D0263" w:rsidRDefault="007D0263" w:rsidP="0055628C"/>
    <w:p w14:paraId="666DAA72" w14:textId="56DFACFF" w:rsidR="00475CBB" w:rsidRDefault="00157FEE" w:rsidP="00077716">
      <w:pPr>
        <w:pStyle w:val="Heading1"/>
      </w:pPr>
      <w:bookmarkStart w:id="36" w:name="_Toc144654034"/>
      <w:r>
        <w:t>Conceptual Structure</w:t>
      </w:r>
      <w:bookmarkEnd w:id="36"/>
      <w:r>
        <w:t xml:space="preserve"> </w:t>
      </w:r>
    </w:p>
    <w:p w14:paraId="3FFBAF95" w14:textId="7C6D62C1" w:rsidR="00157FEE" w:rsidRDefault="00157FEE" w:rsidP="00157FEE">
      <w:pPr>
        <w:pStyle w:val="Heading2"/>
      </w:pPr>
      <w:bookmarkStart w:id="37" w:name="_Toc144654035"/>
      <w:r>
        <w:t xml:space="preserve">Co-Occurrence Network </w:t>
      </w:r>
      <w:r w:rsidR="005E19C6">
        <w:t>of Keyword Plus</w:t>
      </w:r>
      <w:bookmarkEnd w:id="37"/>
    </w:p>
    <w:p w14:paraId="0E6F7F27" w14:textId="4FFAEB6B" w:rsidR="00475CBB" w:rsidRDefault="005E19C6" w:rsidP="0055628C">
      <w:r>
        <w:rPr>
          <w:noProof/>
        </w:rPr>
        <w:drawing>
          <wp:inline distT="0" distB="0" distL="0" distR="0" wp14:anchorId="7206E7A4" wp14:editId="25562BA0">
            <wp:extent cx="5943600" cy="2689860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89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64814" w14:textId="77777777" w:rsidR="00BD41DF" w:rsidRPr="0055628C" w:rsidRDefault="00BD41DF" w:rsidP="0055628C"/>
    <w:p w14:paraId="54ED0DD0" w14:textId="4488EE4E" w:rsidR="00575BEA" w:rsidRDefault="00575BEA" w:rsidP="00575BEA">
      <w:pPr>
        <w:pStyle w:val="Heading2"/>
      </w:pPr>
      <w:bookmarkStart w:id="38" w:name="_Toc144654036"/>
      <w:r>
        <w:lastRenderedPageBreak/>
        <w:t xml:space="preserve">Co-Occurrence Network of </w:t>
      </w:r>
      <w:r w:rsidR="00F92EE5">
        <w:t xml:space="preserve">Author </w:t>
      </w:r>
      <w:r>
        <w:t>Keyword</w:t>
      </w:r>
      <w:bookmarkEnd w:id="38"/>
      <w:r>
        <w:t xml:space="preserve"> </w:t>
      </w:r>
    </w:p>
    <w:p w14:paraId="210B8A6F" w14:textId="4D663FFE" w:rsidR="0055628C" w:rsidRDefault="009B6126" w:rsidP="00C94811">
      <w:r>
        <w:rPr>
          <w:noProof/>
        </w:rPr>
        <w:drawing>
          <wp:inline distT="0" distB="0" distL="0" distR="0" wp14:anchorId="1E16D1F6" wp14:editId="3DC50452">
            <wp:extent cx="5943600" cy="2663825"/>
            <wp:effectExtent l="0" t="0" r="0" b="3175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63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B1D127" w14:textId="522997D6" w:rsidR="008633F2" w:rsidRDefault="008633F2" w:rsidP="00C94811"/>
    <w:p w14:paraId="20B2C7C8" w14:textId="05A711BC" w:rsidR="000479DA" w:rsidRDefault="000479DA" w:rsidP="00C94811"/>
    <w:p w14:paraId="7560171C" w14:textId="026387C2" w:rsidR="000479DA" w:rsidRDefault="000479DA" w:rsidP="00C94811"/>
    <w:p w14:paraId="3F5BD73F" w14:textId="415D6774" w:rsidR="000479DA" w:rsidRDefault="000479DA" w:rsidP="00C94811"/>
    <w:p w14:paraId="37569646" w14:textId="77777777" w:rsidR="000479DA" w:rsidRDefault="000479DA" w:rsidP="00C94811"/>
    <w:p w14:paraId="6002D73F" w14:textId="76C32718" w:rsidR="008633F2" w:rsidRDefault="008633F2" w:rsidP="008633F2">
      <w:pPr>
        <w:pStyle w:val="Heading2"/>
      </w:pPr>
      <w:bookmarkStart w:id="39" w:name="_Toc144654037"/>
      <w:r>
        <w:t xml:space="preserve">Co-Occurrence Network of </w:t>
      </w:r>
      <w:r w:rsidR="000479DA">
        <w:t>Unigram words in Title</w:t>
      </w:r>
      <w:bookmarkEnd w:id="39"/>
      <w:r>
        <w:t xml:space="preserve"> </w:t>
      </w:r>
    </w:p>
    <w:p w14:paraId="37BFB6E2" w14:textId="3E2CCACD" w:rsidR="000479DA" w:rsidRDefault="009A0B8C" w:rsidP="000479DA">
      <w:r>
        <w:rPr>
          <w:noProof/>
        </w:rPr>
        <w:drawing>
          <wp:inline distT="0" distB="0" distL="0" distR="0" wp14:anchorId="576CF80F" wp14:editId="53FE0476">
            <wp:extent cx="5943600" cy="2593340"/>
            <wp:effectExtent l="0" t="0" r="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93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E855D1" w14:textId="32CD2983" w:rsidR="000479DA" w:rsidRDefault="000479DA" w:rsidP="000479DA">
      <w:pPr>
        <w:pStyle w:val="Heading2"/>
      </w:pPr>
      <w:bookmarkStart w:id="40" w:name="_Toc144654038"/>
      <w:r>
        <w:lastRenderedPageBreak/>
        <w:t>Co-Occurrence Network of Bigram words in Title</w:t>
      </w:r>
      <w:bookmarkEnd w:id="40"/>
      <w:r>
        <w:t xml:space="preserve"> </w:t>
      </w:r>
    </w:p>
    <w:p w14:paraId="04458412" w14:textId="27264D15" w:rsidR="000479DA" w:rsidRDefault="009A0B8C" w:rsidP="000479DA">
      <w:r>
        <w:rPr>
          <w:noProof/>
        </w:rPr>
        <w:drawing>
          <wp:inline distT="0" distB="0" distL="0" distR="0" wp14:anchorId="0367EF68" wp14:editId="2628A505">
            <wp:extent cx="5943600" cy="2635250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35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AA5210" w14:textId="64209CBB" w:rsidR="000479DA" w:rsidRDefault="000479DA" w:rsidP="000479DA">
      <w:pPr>
        <w:pStyle w:val="Heading2"/>
      </w:pPr>
      <w:bookmarkStart w:id="41" w:name="_Toc144654039"/>
      <w:r>
        <w:t>Co-Occurrence Network of Trigram words in Title</w:t>
      </w:r>
      <w:bookmarkEnd w:id="41"/>
      <w:r>
        <w:t xml:space="preserve"> </w:t>
      </w:r>
    </w:p>
    <w:p w14:paraId="354D044A" w14:textId="50CE8BF7" w:rsidR="000479DA" w:rsidRPr="000479DA" w:rsidRDefault="009A0B8C" w:rsidP="000479DA">
      <w:r>
        <w:rPr>
          <w:noProof/>
        </w:rPr>
        <w:drawing>
          <wp:inline distT="0" distB="0" distL="0" distR="0" wp14:anchorId="1EDC75AC" wp14:editId="33347495">
            <wp:extent cx="5943600" cy="2517775"/>
            <wp:effectExtent l="0" t="0" r="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1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48E451" w14:textId="5842A1A7" w:rsidR="000479DA" w:rsidRDefault="000479DA" w:rsidP="000479DA">
      <w:pPr>
        <w:pStyle w:val="Heading2"/>
      </w:pPr>
      <w:bookmarkStart w:id="42" w:name="_Toc144654040"/>
      <w:r>
        <w:lastRenderedPageBreak/>
        <w:t>Co-Occurrence Network of Unigram words in Abstract</w:t>
      </w:r>
      <w:bookmarkEnd w:id="42"/>
      <w:r>
        <w:t xml:space="preserve"> </w:t>
      </w:r>
    </w:p>
    <w:p w14:paraId="6F6BB324" w14:textId="619D0293" w:rsidR="000479DA" w:rsidRDefault="006309B2" w:rsidP="000479DA">
      <w:r w:rsidRPr="006309B2">
        <w:rPr>
          <w:noProof/>
        </w:rPr>
        <w:drawing>
          <wp:inline distT="0" distB="0" distL="0" distR="0" wp14:anchorId="5F789BFD" wp14:editId="31496802">
            <wp:extent cx="5943600" cy="2646045"/>
            <wp:effectExtent l="0" t="0" r="0" b="190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46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C4635E" w14:textId="60B6D145" w:rsidR="000479DA" w:rsidRDefault="000479DA" w:rsidP="000479DA">
      <w:pPr>
        <w:pStyle w:val="Heading2"/>
      </w:pPr>
      <w:bookmarkStart w:id="43" w:name="_Toc144654041"/>
      <w:r>
        <w:t>Co-Occurrence Network of Bigram words in Abstract</w:t>
      </w:r>
      <w:bookmarkEnd w:id="43"/>
    </w:p>
    <w:p w14:paraId="3624C738" w14:textId="0D5CFFC7" w:rsidR="000479DA" w:rsidRDefault="006309B2" w:rsidP="000479DA">
      <w:r w:rsidRPr="006309B2">
        <w:rPr>
          <w:noProof/>
        </w:rPr>
        <w:drawing>
          <wp:inline distT="0" distB="0" distL="0" distR="0" wp14:anchorId="43CD3BF3" wp14:editId="1A3138FF">
            <wp:extent cx="5943600" cy="2588260"/>
            <wp:effectExtent l="0" t="0" r="0" b="254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88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FB806B" w14:textId="3C78E919" w:rsidR="000479DA" w:rsidRDefault="000479DA" w:rsidP="000479DA">
      <w:pPr>
        <w:pStyle w:val="Heading2"/>
      </w:pPr>
      <w:bookmarkStart w:id="44" w:name="_Toc144654042"/>
      <w:r>
        <w:lastRenderedPageBreak/>
        <w:t>Co-Occurrence Network of Trigram words in Abstract</w:t>
      </w:r>
      <w:bookmarkEnd w:id="44"/>
    </w:p>
    <w:p w14:paraId="11756726" w14:textId="05FC3463" w:rsidR="008633F2" w:rsidRDefault="006309B2" w:rsidP="00C94811">
      <w:r w:rsidRPr="006309B2">
        <w:rPr>
          <w:noProof/>
        </w:rPr>
        <w:drawing>
          <wp:inline distT="0" distB="0" distL="0" distR="0" wp14:anchorId="65E24315" wp14:editId="1374E184">
            <wp:extent cx="5943600" cy="2349500"/>
            <wp:effectExtent l="0" t="0" r="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49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726C9E" w14:textId="63054417" w:rsidR="006309B2" w:rsidRDefault="006309B2" w:rsidP="00C94811">
      <w:r>
        <w:rPr>
          <w:noProof/>
        </w:rPr>
        <w:drawing>
          <wp:inline distT="0" distB="0" distL="0" distR="0" wp14:anchorId="5E98DE50" wp14:editId="0B06D8D1">
            <wp:extent cx="5943600" cy="2430780"/>
            <wp:effectExtent l="0" t="0" r="0" b="762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30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12433A" w14:textId="3EA1E073" w:rsidR="006309B2" w:rsidRDefault="006309B2" w:rsidP="006309B2">
      <w:pPr>
        <w:pStyle w:val="Heading1"/>
      </w:pPr>
      <w:bookmarkStart w:id="45" w:name="_Toc144654043"/>
      <w:r>
        <w:lastRenderedPageBreak/>
        <w:t>Thematic Map</w:t>
      </w:r>
      <w:bookmarkEnd w:id="45"/>
    </w:p>
    <w:p w14:paraId="19A9D207" w14:textId="6E409B1D" w:rsidR="006309B2" w:rsidRDefault="006309B2" w:rsidP="006309B2">
      <w:pPr>
        <w:pStyle w:val="Heading2"/>
      </w:pPr>
      <w:bookmarkStart w:id="46" w:name="_Toc144654044"/>
      <w:r>
        <w:t>Thematic Map Keyword Plus</w:t>
      </w:r>
      <w:bookmarkEnd w:id="46"/>
    </w:p>
    <w:p w14:paraId="3F8B8B7D" w14:textId="72E1A39D" w:rsidR="006309B2" w:rsidRDefault="00E96B7A" w:rsidP="006309B2">
      <w:r>
        <w:rPr>
          <w:noProof/>
        </w:rPr>
        <w:drawing>
          <wp:inline distT="0" distB="0" distL="0" distR="0" wp14:anchorId="554EBA44" wp14:editId="39943359">
            <wp:extent cx="5943600" cy="2599690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E4E1A1" w14:textId="4B489DB0" w:rsidR="006309B2" w:rsidRDefault="006309B2" w:rsidP="006309B2">
      <w:pPr>
        <w:pStyle w:val="Heading2"/>
      </w:pPr>
      <w:bookmarkStart w:id="47" w:name="_Toc144654045"/>
      <w:r>
        <w:t xml:space="preserve">Thematic </w:t>
      </w:r>
      <w:r w:rsidR="00E95C58">
        <w:t>Network Keyword</w:t>
      </w:r>
      <w:r>
        <w:t xml:space="preserve"> Plus</w:t>
      </w:r>
      <w:bookmarkEnd w:id="47"/>
    </w:p>
    <w:p w14:paraId="18E1D193" w14:textId="038D418C" w:rsidR="006309B2" w:rsidRDefault="00E96B7A" w:rsidP="006309B2">
      <w:r>
        <w:rPr>
          <w:noProof/>
        </w:rPr>
        <w:drawing>
          <wp:inline distT="0" distB="0" distL="0" distR="0" wp14:anchorId="5D184CD5" wp14:editId="11CA3D4B">
            <wp:extent cx="5943600" cy="2675890"/>
            <wp:effectExtent l="0" t="0" r="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75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4CDD84" w14:textId="7BB5DA36" w:rsidR="006309B2" w:rsidRDefault="006309B2" w:rsidP="006309B2">
      <w:pPr>
        <w:pStyle w:val="Heading2"/>
      </w:pPr>
      <w:bookmarkStart w:id="48" w:name="_Toc144654046"/>
      <w:r>
        <w:lastRenderedPageBreak/>
        <w:t>Thematic Map Authors Keyword</w:t>
      </w:r>
      <w:bookmarkEnd w:id="48"/>
      <w:r>
        <w:t xml:space="preserve"> </w:t>
      </w:r>
    </w:p>
    <w:p w14:paraId="15DAF536" w14:textId="2E84D40A" w:rsidR="006309B2" w:rsidRDefault="00E96B7A" w:rsidP="006309B2">
      <w:r w:rsidRPr="00E96B7A">
        <w:rPr>
          <w:noProof/>
        </w:rPr>
        <w:drawing>
          <wp:inline distT="0" distB="0" distL="0" distR="0" wp14:anchorId="38C74A4A" wp14:editId="547BEF05">
            <wp:extent cx="5943600" cy="2632710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32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1E4513" w14:textId="62BC2635" w:rsidR="006309B2" w:rsidRDefault="006309B2" w:rsidP="006309B2">
      <w:pPr>
        <w:pStyle w:val="Heading2"/>
      </w:pPr>
      <w:bookmarkStart w:id="49" w:name="_Toc144654047"/>
      <w:r>
        <w:t xml:space="preserve">Thematic </w:t>
      </w:r>
      <w:r w:rsidR="00E95C58">
        <w:t>Network Authors</w:t>
      </w:r>
      <w:r>
        <w:t xml:space="preserve"> Keyword</w:t>
      </w:r>
      <w:bookmarkEnd w:id="49"/>
    </w:p>
    <w:p w14:paraId="57C5BF93" w14:textId="0A042289" w:rsidR="00F67B56" w:rsidRDefault="00E96B7A" w:rsidP="00F67B56">
      <w:r w:rsidRPr="00E96B7A">
        <w:rPr>
          <w:noProof/>
        </w:rPr>
        <w:drawing>
          <wp:inline distT="0" distB="0" distL="0" distR="0" wp14:anchorId="5BADAAC0" wp14:editId="6DC8F308">
            <wp:extent cx="5943600" cy="259207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92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5D8A61" w14:textId="313A536A" w:rsidR="00F67B56" w:rsidRDefault="00F67B56" w:rsidP="00F67B56">
      <w:pPr>
        <w:pStyle w:val="Heading2"/>
      </w:pPr>
      <w:bookmarkStart w:id="50" w:name="_Toc144654048"/>
      <w:r>
        <w:lastRenderedPageBreak/>
        <w:t xml:space="preserve">Thematic Map </w:t>
      </w:r>
      <w:r w:rsidR="00A554A4">
        <w:t>Unigram Word in title</w:t>
      </w:r>
      <w:bookmarkEnd w:id="50"/>
      <w:r>
        <w:t xml:space="preserve"> </w:t>
      </w:r>
    </w:p>
    <w:p w14:paraId="259285C1" w14:textId="2B628581" w:rsidR="00F67B56" w:rsidRDefault="00504E75" w:rsidP="00F67B56">
      <w:r w:rsidRPr="00504E75">
        <w:rPr>
          <w:noProof/>
        </w:rPr>
        <w:drawing>
          <wp:inline distT="0" distB="0" distL="0" distR="0" wp14:anchorId="7DA86074" wp14:editId="550D95AB">
            <wp:extent cx="5943600" cy="2535555"/>
            <wp:effectExtent l="0" t="0" r="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35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2200C7" w14:textId="2FA0AFE0" w:rsidR="00F67B56" w:rsidRPr="006309B2" w:rsidRDefault="00F67B56" w:rsidP="00F67B56">
      <w:pPr>
        <w:pStyle w:val="Heading2"/>
      </w:pPr>
      <w:bookmarkStart w:id="51" w:name="_Toc144654049"/>
      <w:r>
        <w:t xml:space="preserve">Thematic </w:t>
      </w:r>
      <w:r w:rsidR="00E95C58">
        <w:t>Network Unigram</w:t>
      </w:r>
      <w:r w:rsidR="00A554A4">
        <w:t xml:space="preserve"> Word in title</w:t>
      </w:r>
      <w:bookmarkEnd w:id="51"/>
    </w:p>
    <w:p w14:paraId="113F243A" w14:textId="3470D9C7" w:rsidR="00F67B56" w:rsidRPr="00F67B56" w:rsidRDefault="00504E75" w:rsidP="00F67B56">
      <w:r w:rsidRPr="00504E75">
        <w:rPr>
          <w:noProof/>
        </w:rPr>
        <w:drawing>
          <wp:inline distT="0" distB="0" distL="0" distR="0" wp14:anchorId="685F894C" wp14:editId="7AFD1CAC">
            <wp:extent cx="5943600" cy="2662555"/>
            <wp:effectExtent l="0" t="0" r="0" b="4445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62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294718" w14:textId="124B0E64" w:rsidR="00A554A4" w:rsidRDefault="00A554A4" w:rsidP="00A554A4">
      <w:pPr>
        <w:pStyle w:val="Heading2"/>
      </w:pPr>
      <w:bookmarkStart w:id="52" w:name="_Toc144654050"/>
      <w:r>
        <w:lastRenderedPageBreak/>
        <w:t>Thematic Map Bigram Word in title</w:t>
      </w:r>
      <w:bookmarkEnd w:id="52"/>
      <w:r>
        <w:t xml:space="preserve"> </w:t>
      </w:r>
    </w:p>
    <w:p w14:paraId="02992450" w14:textId="586328FE" w:rsidR="00A554A4" w:rsidRDefault="00504E75" w:rsidP="00A554A4">
      <w:r w:rsidRPr="00504E75">
        <w:rPr>
          <w:noProof/>
        </w:rPr>
        <w:drawing>
          <wp:inline distT="0" distB="0" distL="0" distR="0" wp14:anchorId="6F2878EE" wp14:editId="79D8FBB6">
            <wp:extent cx="5943600" cy="2637155"/>
            <wp:effectExtent l="0" t="0" r="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3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12B434" w14:textId="6A6B925C" w:rsidR="00A554A4" w:rsidRPr="006309B2" w:rsidRDefault="00A554A4" w:rsidP="00A554A4">
      <w:pPr>
        <w:pStyle w:val="Heading2"/>
      </w:pPr>
      <w:bookmarkStart w:id="53" w:name="_Toc144654051"/>
      <w:r>
        <w:t xml:space="preserve">Thematic </w:t>
      </w:r>
      <w:r w:rsidR="00E95C58">
        <w:t>Network Bigram</w:t>
      </w:r>
      <w:r>
        <w:t xml:space="preserve"> Word in title</w:t>
      </w:r>
      <w:bookmarkEnd w:id="53"/>
    </w:p>
    <w:p w14:paraId="46A8983B" w14:textId="28A2A58A" w:rsidR="006309B2" w:rsidRDefault="00504E75" w:rsidP="006309B2">
      <w:r w:rsidRPr="00504E75">
        <w:rPr>
          <w:noProof/>
        </w:rPr>
        <w:drawing>
          <wp:inline distT="0" distB="0" distL="0" distR="0" wp14:anchorId="02B563D9" wp14:editId="040D1F41">
            <wp:extent cx="5943600" cy="2496185"/>
            <wp:effectExtent l="0" t="0" r="0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9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5E2FF4" w14:textId="6BF66F5A" w:rsidR="00A554A4" w:rsidRDefault="00A554A4" w:rsidP="00A554A4">
      <w:pPr>
        <w:pStyle w:val="Heading2"/>
      </w:pPr>
      <w:bookmarkStart w:id="54" w:name="_Toc144654052"/>
      <w:r>
        <w:lastRenderedPageBreak/>
        <w:t>Thematic Map Trigram Word in title</w:t>
      </w:r>
      <w:bookmarkEnd w:id="54"/>
      <w:r>
        <w:t xml:space="preserve"> </w:t>
      </w:r>
    </w:p>
    <w:p w14:paraId="62627DED" w14:textId="0998614C" w:rsidR="00A554A4" w:rsidRDefault="00504E75" w:rsidP="00A554A4">
      <w:r w:rsidRPr="00504E75">
        <w:rPr>
          <w:noProof/>
        </w:rPr>
        <w:drawing>
          <wp:inline distT="0" distB="0" distL="0" distR="0" wp14:anchorId="35D9506A" wp14:editId="608D9594">
            <wp:extent cx="5943600" cy="2612390"/>
            <wp:effectExtent l="0" t="0" r="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12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85E894" w14:textId="4EF2CFDB" w:rsidR="00A554A4" w:rsidRPr="006309B2" w:rsidRDefault="00A554A4" w:rsidP="00A554A4">
      <w:pPr>
        <w:pStyle w:val="Heading2"/>
      </w:pPr>
      <w:bookmarkStart w:id="55" w:name="_Toc144654053"/>
      <w:r>
        <w:t xml:space="preserve">Thematic </w:t>
      </w:r>
      <w:r w:rsidR="00E95C58">
        <w:t>Network Trigram</w:t>
      </w:r>
      <w:r>
        <w:t xml:space="preserve"> Word in title</w:t>
      </w:r>
      <w:bookmarkEnd w:id="55"/>
    </w:p>
    <w:p w14:paraId="7C6D8EB4" w14:textId="7CFCC868" w:rsidR="00A554A4" w:rsidRDefault="00504E75" w:rsidP="006309B2">
      <w:r w:rsidRPr="00504E75">
        <w:rPr>
          <w:noProof/>
        </w:rPr>
        <w:drawing>
          <wp:inline distT="0" distB="0" distL="0" distR="0" wp14:anchorId="08A12902" wp14:editId="2CC90E51">
            <wp:extent cx="5943600" cy="2503170"/>
            <wp:effectExtent l="0" t="0" r="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0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AEE3E0" w14:textId="6F2E775E" w:rsidR="00A554A4" w:rsidRDefault="00A554A4" w:rsidP="006309B2"/>
    <w:p w14:paraId="64A63C25" w14:textId="585E3FF7" w:rsidR="00A554A4" w:rsidRDefault="00A554A4" w:rsidP="006309B2"/>
    <w:p w14:paraId="5CCC78F9" w14:textId="55597B1D" w:rsidR="00A554A4" w:rsidRDefault="00A554A4" w:rsidP="00A554A4">
      <w:pPr>
        <w:pStyle w:val="Heading2"/>
      </w:pPr>
      <w:bookmarkStart w:id="56" w:name="_Toc144654054"/>
      <w:r>
        <w:lastRenderedPageBreak/>
        <w:t>Thematic Map Unigram Word in Abstract</w:t>
      </w:r>
      <w:bookmarkEnd w:id="56"/>
    </w:p>
    <w:p w14:paraId="2B49D9C0" w14:textId="496CDAAB" w:rsidR="00A554A4" w:rsidRDefault="00504E75" w:rsidP="00A554A4">
      <w:r w:rsidRPr="00504E75">
        <w:rPr>
          <w:noProof/>
        </w:rPr>
        <w:drawing>
          <wp:inline distT="0" distB="0" distL="0" distR="0" wp14:anchorId="700DBF24" wp14:editId="22D1DEC8">
            <wp:extent cx="5943600" cy="2603500"/>
            <wp:effectExtent l="0" t="0" r="0" b="635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0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3366CD" w14:textId="5BD2C697" w:rsidR="00A554A4" w:rsidRPr="006309B2" w:rsidRDefault="00A554A4" w:rsidP="00A554A4">
      <w:pPr>
        <w:pStyle w:val="Heading2"/>
      </w:pPr>
      <w:bookmarkStart w:id="57" w:name="_Toc144654055"/>
      <w:r>
        <w:t xml:space="preserve">Thematic </w:t>
      </w:r>
      <w:r w:rsidR="00E95C58">
        <w:t>Network Unigram</w:t>
      </w:r>
      <w:r>
        <w:t xml:space="preserve"> Word in Abstract</w:t>
      </w:r>
      <w:bookmarkEnd w:id="57"/>
    </w:p>
    <w:p w14:paraId="0DFBAE54" w14:textId="16B868A5" w:rsidR="00A554A4" w:rsidRPr="00F67B56" w:rsidRDefault="00504E75" w:rsidP="00A554A4">
      <w:r w:rsidRPr="00504E75">
        <w:rPr>
          <w:noProof/>
        </w:rPr>
        <w:drawing>
          <wp:inline distT="0" distB="0" distL="0" distR="0" wp14:anchorId="3B933E7C" wp14:editId="0AE6C3B5">
            <wp:extent cx="5943600" cy="2683510"/>
            <wp:effectExtent l="0" t="0" r="0" b="254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83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B768E" w14:textId="1D27BAB6" w:rsidR="00A554A4" w:rsidRDefault="00A554A4" w:rsidP="00A554A4">
      <w:pPr>
        <w:pStyle w:val="Heading2"/>
      </w:pPr>
      <w:bookmarkStart w:id="58" w:name="_Toc144654056"/>
      <w:r>
        <w:lastRenderedPageBreak/>
        <w:t>Thematic Map Bigram Word in Abstract</w:t>
      </w:r>
      <w:bookmarkEnd w:id="58"/>
    </w:p>
    <w:p w14:paraId="4EDFD53D" w14:textId="0B687A27" w:rsidR="00A554A4" w:rsidRDefault="00504E75" w:rsidP="00A554A4">
      <w:r w:rsidRPr="00504E75">
        <w:rPr>
          <w:noProof/>
        </w:rPr>
        <w:drawing>
          <wp:inline distT="0" distB="0" distL="0" distR="0" wp14:anchorId="4222D208" wp14:editId="21B63F36">
            <wp:extent cx="5943600" cy="2599690"/>
            <wp:effectExtent l="0" t="0" r="0" b="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47314" w14:textId="5EED52F2" w:rsidR="00A554A4" w:rsidRPr="006309B2" w:rsidRDefault="00A554A4" w:rsidP="00A554A4">
      <w:pPr>
        <w:pStyle w:val="Heading2"/>
      </w:pPr>
      <w:bookmarkStart w:id="59" w:name="_Toc144654057"/>
      <w:r>
        <w:t xml:space="preserve">Thematic </w:t>
      </w:r>
      <w:r w:rsidR="00E95C58">
        <w:t>Network Bigram</w:t>
      </w:r>
      <w:r>
        <w:t xml:space="preserve"> Word in Abstract</w:t>
      </w:r>
      <w:bookmarkEnd w:id="59"/>
    </w:p>
    <w:p w14:paraId="51BFB203" w14:textId="36562503" w:rsidR="00A554A4" w:rsidRDefault="00504E75" w:rsidP="00A554A4">
      <w:r w:rsidRPr="00504E75">
        <w:rPr>
          <w:noProof/>
        </w:rPr>
        <w:drawing>
          <wp:inline distT="0" distB="0" distL="0" distR="0" wp14:anchorId="21D6A2A8" wp14:editId="3F1DE5B1">
            <wp:extent cx="5943600" cy="2520950"/>
            <wp:effectExtent l="0" t="0" r="0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20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1CFEB9" w14:textId="6FD05463" w:rsidR="00A554A4" w:rsidRDefault="00A554A4" w:rsidP="00A554A4">
      <w:pPr>
        <w:pStyle w:val="Heading2"/>
      </w:pPr>
      <w:bookmarkStart w:id="60" w:name="_Toc144654058"/>
      <w:r>
        <w:lastRenderedPageBreak/>
        <w:t>Thematic Map Trigram Word in Abstract</w:t>
      </w:r>
      <w:bookmarkEnd w:id="60"/>
    </w:p>
    <w:p w14:paraId="6D64CCAE" w14:textId="18659409" w:rsidR="00A554A4" w:rsidRDefault="00504E75" w:rsidP="00A554A4">
      <w:r w:rsidRPr="00504E75">
        <w:rPr>
          <w:noProof/>
        </w:rPr>
        <w:drawing>
          <wp:inline distT="0" distB="0" distL="0" distR="0" wp14:anchorId="0BECE68E" wp14:editId="0CDC6403">
            <wp:extent cx="5943600" cy="2617470"/>
            <wp:effectExtent l="0" t="0" r="0" b="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17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0D285F" w14:textId="2A45EF38" w:rsidR="00A554A4" w:rsidRPr="006309B2" w:rsidRDefault="00A554A4" w:rsidP="00A554A4">
      <w:pPr>
        <w:pStyle w:val="Heading2"/>
      </w:pPr>
      <w:bookmarkStart w:id="61" w:name="_Toc144654059"/>
      <w:r>
        <w:t xml:space="preserve">Thematic </w:t>
      </w:r>
      <w:r w:rsidR="00E95C58">
        <w:t>Network Trigram</w:t>
      </w:r>
      <w:r>
        <w:t xml:space="preserve"> Word in Abstract</w:t>
      </w:r>
      <w:bookmarkEnd w:id="61"/>
    </w:p>
    <w:p w14:paraId="32C8CF7B" w14:textId="058FF645" w:rsidR="00A554A4" w:rsidRDefault="00504E75" w:rsidP="006309B2">
      <w:r w:rsidRPr="00504E75">
        <w:rPr>
          <w:noProof/>
        </w:rPr>
        <w:drawing>
          <wp:inline distT="0" distB="0" distL="0" distR="0" wp14:anchorId="7EE76A90" wp14:editId="566DB608">
            <wp:extent cx="5943600" cy="2460625"/>
            <wp:effectExtent l="0" t="0" r="0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6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C0925F" w14:textId="57BC3987" w:rsidR="00A554A4" w:rsidRDefault="00A554A4" w:rsidP="006309B2"/>
    <w:p w14:paraId="6AF7C2E9" w14:textId="77777777" w:rsidR="00A554A4" w:rsidRDefault="00A554A4" w:rsidP="006309B2"/>
    <w:p w14:paraId="6A82AE1B" w14:textId="0EB0292E" w:rsidR="00A554A4" w:rsidRDefault="00A554A4" w:rsidP="006309B2"/>
    <w:p w14:paraId="17288B47" w14:textId="466013A8" w:rsidR="00BB37FC" w:rsidRDefault="00BB37FC" w:rsidP="006309B2"/>
    <w:p w14:paraId="6EDEFC41" w14:textId="7B803CDA" w:rsidR="00BB37FC" w:rsidRDefault="00BB37FC" w:rsidP="006309B2"/>
    <w:p w14:paraId="01AB5F20" w14:textId="266CFFB4" w:rsidR="00BB37FC" w:rsidRDefault="00BB37FC" w:rsidP="006309B2"/>
    <w:p w14:paraId="3E9A7542" w14:textId="46913FCA" w:rsidR="00BB37FC" w:rsidRDefault="00BB37FC" w:rsidP="006309B2"/>
    <w:p w14:paraId="4D4907EA" w14:textId="05C18C8E" w:rsidR="00BB37FC" w:rsidRDefault="00BB37FC" w:rsidP="006309B2"/>
    <w:p w14:paraId="6D39D051" w14:textId="5DF99E1F" w:rsidR="00BB37FC" w:rsidRDefault="00BB37FC" w:rsidP="006309B2"/>
    <w:p w14:paraId="3EC4493D" w14:textId="149BC0A1" w:rsidR="00BB37FC" w:rsidRDefault="00BB37FC" w:rsidP="00BB37FC">
      <w:pPr>
        <w:pStyle w:val="Heading1"/>
      </w:pPr>
      <w:bookmarkStart w:id="62" w:name="_Toc144654060"/>
      <w:r w:rsidRPr="00BB37FC">
        <w:lastRenderedPageBreak/>
        <w:t>Correspondence Analysis</w:t>
      </w:r>
      <w:bookmarkEnd w:id="62"/>
    </w:p>
    <w:p w14:paraId="0B3A91EA" w14:textId="2479D82E" w:rsidR="00BB37FC" w:rsidRDefault="00BB37FC" w:rsidP="00BB37FC">
      <w:pPr>
        <w:pStyle w:val="Heading2"/>
      </w:pPr>
      <w:bookmarkStart w:id="63" w:name="_Toc144654061"/>
      <w:r>
        <w:t xml:space="preserve">Multiple </w:t>
      </w:r>
      <w:r w:rsidRPr="00BB37FC">
        <w:t>Correspondence Analysis</w:t>
      </w:r>
      <w:r>
        <w:t xml:space="preserve"> </w:t>
      </w:r>
      <w:r w:rsidR="000C30E2">
        <w:t>of Keyword Plus</w:t>
      </w:r>
      <w:bookmarkEnd w:id="63"/>
    </w:p>
    <w:p w14:paraId="71671A13" w14:textId="61012101" w:rsidR="000C30E2" w:rsidRDefault="00794BE1" w:rsidP="000C30E2">
      <w:r>
        <w:rPr>
          <w:noProof/>
        </w:rPr>
        <w:drawing>
          <wp:inline distT="0" distB="0" distL="0" distR="0" wp14:anchorId="425C3412" wp14:editId="0561357A">
            <wp:extent cx="5029200" cy="3520545"/>
            <wp:effectExtent l="0" t="0" r="0" b="381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5205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5C0F57" w14:textId="06C6C10D" w:rsidR="00794BE1" w:rsidRDefault="00794BE1" w:rsidP="000C30E2">
      <w:r>
        <w:rPr>
          <w:noProof/>
        </w:rPr>
        <w:drawing>
          <wp:inline distT="0" distB="0" distL="0" distR="0" wp14:anchorId="6D114D6E" wp14:editId="6EE29DA5">
            <wp:extent cx="5029200" cy="3520440"/>
            <wp:effectExtent l="0" t="0" r="0" b="3810"/>
            <wp:docPr id="74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3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00000000-0008-0000-0000-000003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520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E8B7D0" w14:textId="77777777" w:rsidR="00794BE1" w:rsidRDefault="00794BE1" w:rsidP="000C30E2"/>
    <w:p w14:paraId="5CC5270B" w14:textId="1277B661" w:rsidR="000C30E2" w:rsidRDefault="000C30E2" w:rsidP="000C30E2">
      <w:pPr>
        <w:pStyle w:val="Heading2"/>
      </w:pPr>
      <w:bookmarkStart w:id="64" w:name="_Toc144654062"/>
      <w:r w:rsidRPr="00BB37FC">
        <w:lastRenderedPageBreak/>
        <w:t>Correspondence Analysis</w:t>
      </w:r>
      <w:r>
        <w:t xml:space="preserve"> of Keyword Plus</w:t>
      </w:r>
      <w:bookmarkEnd w:id="64"/>
    </w:p>
    <w:p w14:paraId="56D24C47" w14:textId="7EF37B8D" w:rsidR="000C30E2" w:rsidRDefault="00794BE1" w:rsidP="000C30E2">
      <w:r>
        <w:rPr>
          <w:noProof/>
        </w:rPr>
        <w:drawing>
          <wp:inline distT="0" distB="0" distL="0" distR="0" wp14:anchorId="04246572" wp14:editId="7F2664BC">
            <wp:extent cx="5029200" cy="3520545"/>
            <wp:effectExtent l="0" t="0" r="0" b="3810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5205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D7C8C8" w14:textId="1417B2ED" w:rsidR="00794BE1" w:rsidRDefault="00794BE1" w:rsidP="000C30E2">
      <w:r>
        <w:rPr>
          <w:noProof/>
        </w:rPr>
        <w:drawing>
          <wp:inline distT="0" distB="0" distL="0" distR="0" wp14:anchorId="37D85869" wp14:editId="39A87E3C">
            <wp:extent cx="5029200" cy="3520440"/>
            <wp:effectExtent l="0" t="0" r="0" b="3810"/>
            <wp:docPr id="76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3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00000000-0008-0000-0100-000003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520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7EF5C" w14:textId="38E67E47" w:rsidR="00246B13" w:rsidRDefault="00246B13" w:rsidP="000C30E2"/>
    <w:p w14:paraId="7D874C52" w14:textId="77777777" w:rsidR="00246B13" w:rsidRDefault="00246B13" w:rsidP="000C30E2"/>
    <w:p w14:paraId="07FA45F0" w14:textId="58E02C92" w:rsidR="000C30E2" w:rsidRDefault="000C30E2" w:rsidP="000C30E2">
      <w:pPr>
        <w:pStyle w:val="Heading2"/>
      </w:pPr>
      <w:bookmarkStart w:id="65" w:name="_Toc144654063"/>
      <w:r>
        <w:lastRenderedPageBreak/>
        <w:t xml:space="preserve">Multiple </w:t>
      </w:r>
      <w:r w:rsidRPr="00BB37FC">
        <w:t>Correspondence Analysis</w:t>
      </w:r>
      <w:r>
        <w:t xml:space="preserve"> of Authors Keywords</w:t>
      </w:r>
      <w:bookmarkEnd w:id="65"/>
    </w:p>
    <w:p w14:paraId="2759B96B" w14:textId="37DB88EF" w:rsidR="000C30E2" w:rsidRDefault="00C75AA6" w:rsidP="000C30E2">
      <w:r>
        <w:rPr>
          <w:noProof/>
        </w:rPr>
        <w:drawing>
          <wp:inline distT="0" distB="0" distL="0" distR="0" wp14:anchorId="62CF03B8" wp14:editId="0C0BB2EB">
            <wp:extent cx="5029200" cy="3520545"/>
            <wp:effectExtent l="0" t="0" r="0" b="3810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5205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210F10" w14:textId="4A4544DB" w:rsidR="00C75AA6" w:rsidRDefault="00C75AA6" w:rsidP="000C30E2">
      <w:r>
        <w:rPr>
          <w:noProof/>
        </w:rPr>
        <w:drawing>
          <wp:inline distT="0" distB="0" distL="0" distR="0" wp14:anchorId="5E6F5B5A" wp14:editId="31D5D84C">
            <wp:extent cx="5029200" cy="3520440"/>
            <wp:effectExtent l="0" t="0" r="0" b="3810"/>
            <wp:docPr id="78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3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00000000-0008-0000-0200-000003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520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2AFE4F" w14:textId="3335E35C" w:rsidR="000C30E2" w:rsidRDefault="000C30E2" w:rsidP="000C30E2">
      <w:pPr>
        <w:pStyle w:val="Heading2"/>
      </w:pPr>
      <w:bookmarkStart w:id="66" w:name="_Toc144654064"/>
      <w:r w:rsidRPr="00BB37FC">
        <w:lastRenderedPageBreak/>
        <w:t>Correspondence Analysis</w:t>
      </w:r>
      <w:r>
        <w:t xml:space="preserve"> of Authors Keywords</w:t>
      </w:r>
      <w:bookmarkEnd w:id="66"/>
    </w:p>
    <w:p w14:paraId="589284B7" w14:textId="59AEF622" w:rsidR="000C30E2" w:rsidRPr="000C30E2" w:rsidRDefault="00C75AA6" w:rsidP="000C30E2">
      <w:r>
        <w:rPr>
          <w:noProof/>
        </w:rPr>
        <w:drawing>
          <wp:inline distT="0" distB="0" distL="0" distR="0" wp14:anchorId="28256552" wp14:editId="49835CBE">
            <wp:extent cx="5029200" cy="3520440"/>
            <wp:effectExtent l="0" t="0" r="0" b="3810"/>
            <wp:docPr id="79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3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520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33FE47" w14:textId="74E52CBB" w:rsidR="00BB37FC" w:rsidRDefault="00C75AA6" w:rsidP="006309B2">
      <w:r>
        <w:rPr>
          <w:noProof/>
        </w:rPr>
        <w:drawing>
          <wp:inline distT="0" distB="0" distL="0" distR="0" wp14:anchorId="6FEDD2AA" wp14:editId="60E43A2B">
            <wp:extent cx="5029200" cy="3520545"/>
            <wp:effectExtent l="0" t="0" r="0" b="3810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5205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889B8D" w14:textId="77777777" w:rsidR="00BB37FC" w:rsidRPr="006309B2" w:rsidRDefault="00BB37FC" w:rsidP="006309B2"/>
    <w:p w14:paraId="5C121D57" w14:textId="6AC1D80E" w:rsidR="006309B2" w:rsidRDefault="006309B2" w:rsidP="00C94811"/>
    <w:p w14:paraId="298A85E7" w14:textId="423FA936" w:rsidR="006309B2" w:rsidRDefault="006309B2" w:rsidP="00C94811"/>
    <w:p w14:paraId="2E7FA515" w14:textId="7C92B1FD" w:rsidR="00990036" w:rsidRDefault="00990036" w:rsidP="00990036">
      <w:pPr>
        <w:pStyle w:val="Heading1"/>
      </w:pPr>
      <w:bookmarkStart w:id="67" w:name="_Toc144654065"/>
      <w:r>
        <w:t>Co-citation Network</w:t>
      </w:r>
      <w:bookmarkEnd w:id="67"/>
    </w:p>
    <w:p w14:paraId="1F4B6299" w14:textId="42E7DB40" w:rsidR="006309B2" w:rsidRDefault="00990036" w:rsidP="00990036">
      <w:pPr>
        <w:pStyle w:val="Heading2"/>
      </w:pPr>
      <w:bookmarkStart w:id="68" w:name="_Toc144654066"/>
      <w:r>
        <w:t>Co-Citation Network for Research Articles</w:t>
      </w:r>
      <w:bookmarkEnd w:id="68"/>
      <w:r>
        <w:t xml:space="preserve"> </w:t>
      </w:r>
    </w:p>
    <w:p w14:paraId="53D2EBC8" w14:textId="3F2E2B50" w:rsidR="00990036" w:rsidRDefault="00335FE2" w:rsidP="00990036">
      <w:r>
        <w:rPr>
          <w:noProof/>
        </w:rPr>
        <w:drawing>
          <wp:inline distT="0" distB="0" distL="0" distR="0" wp14:anchorId="5B45CD00" wp14:editId="0ED49120">
            <wp:extent cx="5029200" cy="2873793"/>
            <wp:effectExtent l="0" t="0" r="0" b="3175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28737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tbl>
      <w:tblPr>
        <w:tblW w:w="6472" w:type="dxa"/>
        <w:tblLook w:val="04A0" w:firstRow="1" w:lastRow="0" w:firstColumn="1" w:lastColumn="0" w:noHBand="0" w:noVBand="1"/>
      </w:tblPr>
      <w:tblGrid>
        <w:gridCol w:w="2183"/>
        <w:gridCol w:w="960"/>
        <w:gridCol w:w="1435"/>
        <w:gridCol w:w="1108"/>
        <w:gridCol w:w="1113"/>
      </w:tblGrid>
      <w:tr w:rsidR="00335FE2" w:rsidRPr="00335FE2" w14:paraId="05B6A013" w14:textId="77777777" w:rsidTr="00335FE2">
        <w:trPr>
          <w:trHeight w:val="300"/>
        </w:trPr>
        <w:tc>
          <w:tcPr>
            <w:tcW w:w="218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89939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Nod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B0695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luster</w:t>
            </w:r>
          </w:p>
        </w:tc>
        <w:tc>
          <w:tcPr>
            <w:tcW w:w="1249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86B07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etweenness</w:t>
            </w:r>
          </w:p>
        </w:tc>
        <w:tc>
          <w:tcPr>
            <w:tcW w:w="104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ED0C5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loseness</w:t>
            </w:r>
          </w:p>
        </w:tc>
        <w:tc>
          <w:tcPr>
            <w:tcW w:w="104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8BFEB1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ageRank</w:t>
            </w:r>
          </w:p>
        </w:tc>
      </w:tr>
      <w:tr w:rsidR="00335FE2" w:rsidRPr="00335FE2" w14:paraId="1F101F25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27AF3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delorme a 20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A11F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139E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13.05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6494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95E8C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9549B21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8783DD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oostenveld r 20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AA2A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FCE8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.79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3827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70CC2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777D1D90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D02C37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maris e 20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CEAA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417F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.87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810C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48AF6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0DB3B8F8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E40AC9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oldfield rc 19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E830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5A4B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.07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D066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2A816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6A67131E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CBC66E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furtscheller g 19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8369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3F7E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90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A551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4E92E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144D7FD7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554642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klimesch w 19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51C1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31DC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52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963E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5B941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688EF378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2E1F23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enjamini y 19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D7F3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66AC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53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B093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0C7FC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3B51575E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1F3E4D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klimesch w 20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5E58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3C99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40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A1D7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8A50F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B0EB598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91951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ascual-marqui rd 20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1EC1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C4DC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7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FE5E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04251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15E682C0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597FCE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mognon a 20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8D7C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AD43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43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D3E6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8F637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E06FFC5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32C908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ohen mx 2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7041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5759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30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D36B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E9DE6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2FE4F774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8F124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tadel f 20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D860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BE95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4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3F29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3F77D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65FF7B62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F5E525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klimesch w 20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4ABA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954F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20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D963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D9B4F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1294B6F8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2D45C8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errin f 19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AC1B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5EB2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22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A61E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6A99A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73E6F98F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3BF6C6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jensen o 20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6E9F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B63A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5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AE83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1B6B0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3DD51AB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00DE5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klem g 19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F293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C187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8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2602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2F550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72AC4E62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92F771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avanagh jf 2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BA09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C821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22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89AC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B5C0A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159A2E2E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47FAA3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ion-tonachini l 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734E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64FA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21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A6E5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37F40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3B0B8A21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EA48A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lachaux jp 19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1A2A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AC4A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6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7139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98128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7034188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BED999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uzsaki g 20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E929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B1DD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7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4E9F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C19F2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0F956B55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F5D83F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engel ak 20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5BA9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2D95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9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8ACD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6B332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3459D175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435665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lastRenderedPageBreak/>
              <w:t>kayser j 20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65B9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3EC0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8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3537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24C9A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C5D58BB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C546A6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nolan h 20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443A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3D5C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6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DF08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01BA8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1E6F2A39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21E4A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orbetta m 20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E025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D4A8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7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1055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96D4D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30B8A9DD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B38D86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varela f 20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905B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D855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8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0389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A89DC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7BF05B81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759585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nichols te 20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E6E9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4D1F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6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9005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8E3E1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79F6E934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F366B0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haumon m 20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74D7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3E52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9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A42D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81E9E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2A99BBAA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5D6921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lopez-calderon j 2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6C69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C8FA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2.67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EDCF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E0DD6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7AC77C9B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C1320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olich j 20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98CD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CDA7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4.35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5D03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317E4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3F815F9A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04335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rainard dh 19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2027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49C9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5.85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82A2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85866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69A774F0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3D7667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luck sj 2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436F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E857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2.74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3F6B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9D5A8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3A4C0167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3E115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r core 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C855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3ED5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4.8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4E5D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E15A2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44E8A12D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DE9C98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kutas m 20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A345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674C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.68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BA0B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3211F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25D966F7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7C10C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holroyd cb 20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C0BB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B380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5.19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0A99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16481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30F8F592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4FD0D3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folstein jr 20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ADFE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BA18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4.39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10D1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4F082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1152EF31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F1B25C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faul f 20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468D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6A56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5.05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4E53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1B608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0B286687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AEDD9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elli dg 19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83CA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AC49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5.94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5392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3EC56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281419D6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F1F58D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groppe dm 20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5F80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88A7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7.16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4EF5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2EBCF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39CC59F9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2FF2F2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ates d 20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7FD5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EBAC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5.86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FA19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879E3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B19F89F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A48AAF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ell aj 19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944A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A7B1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43.57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076A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64839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09580193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63DCD5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jung tp 2000-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B8E8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79EE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3.95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7867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4E63C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74993FF6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41242B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delorme a 20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54F3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C3F9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7.73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0DC3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BE4CE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74707151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37BED9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makeig s 19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155B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1060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4.91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0D9C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1FEA6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2035E9AE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B832F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makeig s 20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77E4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52AA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4.66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180F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FD3DB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0875438F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527B45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makeig s 19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FF5B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2135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3.4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C003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A1062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D2245EF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AD8C6F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lee tw 19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13CB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4044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7.50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463D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481A3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2ED711D1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E1C422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jung tp 2000-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E0BD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824F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5.03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01CD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5EFB2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94F15C5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D34D4E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makeig s 20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95CA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4A97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9.99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7286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F5EB4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5B79EDEB" w14:textId="77777777" w:rsidTr="00335FE2">
        <w:trPr>
          <w:trHeight w:val="288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031BC1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makeig s 19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C983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9A09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4.49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3D7C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4A4D0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335FE2" w:rsidRPr="00335FE2" w14:paraId="0F2966FD" w14:textId="77777777" w:rsidTr="00335FE2">
        <w:trPr>
          <w:trHeight w:val="300"/>
        </w:trPr>
        <w:tc>
          <w:tcPr>
            <w:tcW w:w="21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A92B2E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delorme a 20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A899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DEFE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2.63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A312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9CD87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</w:tbl>
    <w:p w14:paraId="69407C31" w14:textId="77777777" w:rsidR="00335FE2" w:rsidRDefault="00335FE2" w:rsidP="00990036"/>
    <w:p w14:paraId="7A8A4D19" w14:textId="7F52D0DA" w:rsidR="00990036" w:rsidRPr="00C94811" w:rsidRDefault="00990036" w:rsidP="00990036">
      <w:pPr>
        <w:pStyle w:val="Heading2"/>
      </w:pPr>
      <w:bookmarkStart w:id="69" w:name="_Toc144654067"/>
      <w:r>
        <w:lastRenderedPageBreak/>
        <w:t xml:space="preserve">Co-Citation Network for </w:t>
      </w:r>
      <w:r w:rsidR="006B0B83">
        <w:t>Authors</w:t>
      </w:r>
      <w:bookmarkEnd w:id="69"/>
      <w:r>
        <w:t xml:space="preserve"> </w:t>
      </w:r>
    </w:p>
    <w:p w14:paraId="352F8190" w14:textId="713CE1E1" w:rsidR="00990036" w:rsidRDefault="00335FE2" w:rsidP="00990036">
      <w:r>
        <w:rPr>
          <w:noProof/>
        </w:rPr>
        <w:drawing>
          <wp:inline distT="0" distB="0" distL="0" distR="0" wp14:anchorId="67ABB96B" wp14:editId="254F60AF">
            <wp:extent cx="5943600" cy="3396615"/>
            <wp:effectExtent l="0" t="0" r="0" b="0"/>
            <wp:docPr id="8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1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5749" w:type="dxa"/>
        <w:tblLook w:val="04A0" w:firstRow="1" w:lastRow="0" w:firstColumn="1" w:lastColumn="0" w:noHBand="0" w:noVBand="1"/>
      </w:tblPr>
      <w:tblGrid>
        <w:gridCol w:w="1620"/>
        <w:gridCol w:w="960"/>
        <w:gridCol w:w="1435"/>
        <w:gridCol w:w="1108"/>
        <w:gridCol w:w="1113"/>
      </w:tblGrid>
      <w:tr w:rsidR="00335FE2" w:rsidRPr="00335FE2" w14:paraId="70E2F223" w14:textId="77777777" w:rsidTr="00335FE2">
        <w:trPr>
          <w:trHeight w:val="300"/>
        </w:trPr>
        <w:tc>
          <w:tcPr>
            <w:tcW w:w="16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837C2E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Nod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FE0F5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luster</w:t>
            </w:r>
          </w:p>
        </w:tc>
        <w:tc>
          <w:tcPr>
            <w:tcW w:w="1249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5CE3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etweenness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55BE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loseness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0304FB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ageRank</w:t>
            </w:r>
          </w:p>
        </w:tc>
      </w:tr>
      <w:tr w:rsidR="00335FE2" w:rsidRPr="00335FE2" w14:paraId="26630207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702A91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delorme 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DCE4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F25D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46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BEE8A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5B15E0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2EF8D49D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517D3E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anonymou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E7DE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1D519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0.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8FE6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151CA5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1C7309F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01497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klimesch 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BA66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ABCC5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889C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19E085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78208F5D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A12996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furtscheller 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559E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7AB4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34020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8FEA69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4145F93E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28DF18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makeig 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35C6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BEC1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C7209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CFBB01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D6F0CCD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779E3C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oostenveld 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E2E0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982CA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B3FBF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A95D59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7135C602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4AFCC7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ohen m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00BC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08E9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ADA4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A56C39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78CBDD6B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FA2BF2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naatanen 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4A81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0AD7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C1395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B83B6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6E6DE26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FA4D81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jung 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C1C9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28934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6656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DC4F9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02CBCA61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E546C5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maris 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8F42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AFD9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F7500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B8777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28803112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1F9CE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jensen 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3A74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46F30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A409A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BD4EAD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6D874259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E73A82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ascualmarqui r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C653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2EC1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7AEF5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EFB1DE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E06941E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09531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friston k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5251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DDDA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DC702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E8620F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67E06A37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6D255B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enjamini 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EE17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C37B2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17A9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598F6F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05182CE2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57B878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uzsaki 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C8A1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98A09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16FC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FA36E0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2AD0E824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7E9719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sauseng 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7480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28232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9693E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E74864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1F411D09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666F51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oldfield r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93FC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0AED4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FC651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48005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18878BA9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03B48C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ell a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213E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29C3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F201A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9F5B8A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7DDABF4F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0593A9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abiloni 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E75E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D67D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5B64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AE1EA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330A7EA2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EA4750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winkler 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EAD96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6586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ABD5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4E7C7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71AE0022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A8E1AC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tallonbaudry 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64EA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3A42D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E077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917E7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42EEE46A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48152F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lastRenderedPageBreak/>
              <w:t>brainard d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1773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7CD0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1610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24416F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0B60309D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BD8CF9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fries 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61DD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2FAAD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77C3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851AC2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9812FF0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35A9FE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hanslmayr 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7162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A3F80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2B6BD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395510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73430836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18DDF5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stam c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7DCB0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A403A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EC74F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E1248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453A61EA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9EF028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onton 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02825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0BF6D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C83F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DFDD52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6870BE5C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CB20A7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engel a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08DE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155E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9371D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14363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84D3E44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43BC4B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errin 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B6029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4F9B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C756A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21231E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30F0AB83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5AA706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kayser 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64F5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FC03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DA33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CB7FC0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68EC896B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F0945D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asar 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86A1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B821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ACF5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C07F9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641E2158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60B08D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barry r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1F38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867DF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5AA2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9D99B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02C06419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F22B72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knyazev g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9A5A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3FD04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E28A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AF40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2412CB24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CCC55C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lehmann 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C2FB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E7EE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74972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2978F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B07DEE6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07E01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luck s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CE584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DC8E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03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12620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E07C2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27DC2424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FF0BA0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olich 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DCC71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90AA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95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A8F65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CBF0A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0080ED6A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633B0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kutas 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BDC4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F3344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4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E8181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3B2ED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77510B9C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209FEC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lopezcalderon 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40538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8E454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3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C19B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439251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3FEF166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3745F2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cavanagh j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352DF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EF58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84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DFE9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4C58FE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24551CCB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7FA9D2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eimer 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2E05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5379A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6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3128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DA50A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035EE673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3E509D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debener 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7921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B79E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49.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08A0E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DD0D94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D07D575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BB6AAB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picton t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8185C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B4D0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5.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6C395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9A1441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20ADAA38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94CD29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dien 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F67B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A14A6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9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6D6E2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AE66E1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0BD673A3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67F013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dehaene 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1D88D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D764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7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F98E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9A7DB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081C5BEF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1EDBA1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hillyard 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C77CB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C8B74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6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E9969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403AC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6962FEDA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FF9FAA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hajcak 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D0D4E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44D4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9.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5F58F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0A5B72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21808DB4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D7D441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holroyd cb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67A0A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47C7D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9.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8C3B8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192A82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5AD2C5AC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C8E903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nieuwenhuis 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001E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54D97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7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E517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F7A06F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666680D2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F6415B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yeung 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63327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512A4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14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9159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7F016D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2E91673E" w14:textId="77777777" w:rsidTr="00335FE2">
        <w:trPr>
          <w:trHeight w:val="288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68EA69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falkenstein 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563C3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0EA5B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7.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B9FF1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A3B633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335FE2" w:rsidRPr="00335FE2" w14:paraId="39BBE9CE" w14:textId="77777777" w:rsidTr="00335FE2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328F84" w14:textId="77777777" w:rsidR="00335FE2" w:rsidRPr="00335FE2" w:rsidRDefault="00335FE2" w:rsidP="00335FE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35FE2">
              <w:rPr>
                <w:rFonts w:ascii="Calibri" w:eastAsia="Times New Roman" w:hAnsi="Calibri" w:cs="Calibri"/>
                <w:b/>
                <w:bCs/>
                <w:color w:val="000000"/>
              </w:rPr>
              <w:t>gehring w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87432" w14:textId="77777777" w:rsidR="00335FE2" w:rsidRPr="00335FE2" w:rsidRDefault="00335FE2" w:rsidP="00335FE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E99AD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9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A50E5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AE533C" w14:textId="77777777" w:rsidR="00335FE2" w:rsidRPr="00335FE2" w:rsidRDefault="00335FE2" w:rsidP="00335FE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35FE2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</w:tbl>
    <w:p w14:paraId="47B25971" w14:textId="77777777" w:rsidR="00335FE2" w:rsidRDefault="00335FE2" w:rsidP="00990036"/>
    <w:p w14:paraId="2E251AA7" w14:textId="607C50A2" w:rsidR="00990036" w:rsidRDefault="00990036" w:rsidP="00990036"/>
    <w:p w14:paraId="3478F7AE" w14:textId="70A5CB64" w:rsidR="00990036" w:rsidRPr="00C94811" w:rsidRDefault="00990036" w:rsidP="00990036">
      <w:pPr>
        <w:pStyle w:val="Heading2"/>
      </w:pPr>
      <w:bookmarkStart w:id="70" w:name="_Toc144654068"/>
      <w:r>
        <w:lastRenderedPageBreak/>
        <w:t xml:space="preserve">Co-Citation Network for </w:t>
      </w:r>
      <w:r w:rsidR="006B0B83">
        <w:t>Sources</w:t>
      </w:r>
      <w:bookmarkEnd w:id="70"/>
      <w:r>
        <w:t xml:space="preserve"> </w:t>
      </w:r>
    </w:p>
    <w:p w14:paraId="1C2E3A22" w14:textId="4EA25EDF" w:rsidR="00990036" w:rsidRDefault="00335FE2" w:rsidP="00990036">
      <w:r>
        <w:rPr>
          <w:noProof/>
        </w:rPr>
        <w:drawing>
          <wp:inline distT="0" distB="0" distL="0" distR="0" wp14:anchorId="519A1F70" wp14:editId="7DED9151">
            <wp:extent cx="5943600" cy="3396615"/>
            <wp:effectExtent l="0" t="0" r="0" b="0"/>
            <wp:docPr id="83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2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6880" w:type="dxa"/>
        <w:tblLook w:val="04A0" w:firstRow="1" w:lastRow="0" w:firstColumn="1" w:lastColumn="0" w:noHBand="0" w:noVBand="1"/>
      </w:tblPr>
      <w:tblGrid>
        <w:gridCol w:w="2264"/>
        <w:gridCol w:w="960"/>
        <w:gridCol w:w="1435"/>
        <w:gridCol w:w="1108"/>
        <w:gridCol w:w="1113"/>
      </w:tblGrid>
      <w:tr w:rsidR="002806C8" w:rsidRPr="002806C8" w14:paraId="531C9994" w14:textId="77777777" w:rsidTr="00BF544D">
        <w:trPr>
          <w:trHeight w:val="300"/>
        </w:trPr>
        <w:tc>
          <w:tcPr>
            <w:tcW w:w="2264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214C4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od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803D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luster</w:t>
            </w:r>
          </w:p>
        </w:tc>
        <w:tc>
          <w:tcPr>
            <w:tcW w:w="143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7B32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Betweenness</w:t>
            </w:r>
          </w:p>
        </w:tc>
        <w:tc>
          <w:tcPr>
            <w:tcW w:w="110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0E8E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loseness</w:t>
            </w:r>
          </w:p>
        </w:tc>
        <w:tc>
          <w:tcPr>
            <w:tcW w:w="1113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5320C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PageRank</w:t>
            </w:r>
          </w:p>
        </w:tc>
      </w:tr>
      <w:tr w:rsidR="002806C8" w:rsidRPr="002806C8" w14:paraId="070C6780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3C9A3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euroim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4BC1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1B51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4.9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C5C2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979A6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1D981909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EB3E7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j neuros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73D9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2506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0.1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25C2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35FF8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0503A626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053CF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lin neurophysio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FDF1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F353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8.4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9B5C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D0817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7BD5DBF4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09B33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j neurosci met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CC2F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00E9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1.8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C8BA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07370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1BAAA749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64217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p natl acad sci u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5B05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BFEF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6.9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FE92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01085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020D1BC3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E06AA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front hum neuros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80E9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477D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7.3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5794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BA3EE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27DFAC01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EEBF8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plos on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5DCD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6AD5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6.4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52FD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D8EBE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1A90B8B9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D6721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int j psychophysio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39A0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89E7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6.2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3FD3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170E6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11F101E6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0B5E3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ereb cort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AF32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EB9F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6.41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2205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CE6B2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53742A6D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2826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eur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1D647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63D5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3.5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CA48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E17C8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717701B6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8C857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electroen clin neu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824D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9BE9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3.9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298E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619AA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295E6874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89856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hum brain map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0661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847F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3.9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D5B2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3F604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62D3B316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D9F4F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scienc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89FB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441D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5.5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DBEF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2349D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3F7B8FEB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8A3CD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j neurophysio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DDD6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285B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.1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08F2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C0A4B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28A82320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4CEE0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at neuros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4839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849A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3.8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DDBA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1FEBD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046C9F2E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58520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at rev neuros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084E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6828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3.0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975B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B6BC9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26C88E52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236A6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atur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597D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F8D5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.7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F1CB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6CD8D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6A2F9FE8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08B95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bra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AA7A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F81D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.31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622A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CD187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55329E75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1686F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eurosci let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452A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2940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.7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48F9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55EB5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187BE30E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1F5C247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eurosci biobehav 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AD41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850D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.7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184E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B421A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746ED55E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C24C5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eur j neuros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70DD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B4E2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.3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1B52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9ED56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4BC3CB8F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FC737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exp brain r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6102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7121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.5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DFFB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57863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3E23F5DE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650AE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lastRenderedPageBreak/>
              <w:t>sci rep-u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05DF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0C37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.5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768B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5864E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237946B0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9C28D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biol psychia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81FE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D435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6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DAA8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2437B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054D4499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99890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ieee t bio-med en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BC3F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A9BF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2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D875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0E6BE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04FA170B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4D5B5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j neural en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6674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4277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AFC5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FE5B1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4F75535A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52BA9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urr bio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E0D0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67FE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.2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5FA9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9B50B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41A6DFDB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0B84B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front neurosci-switz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FB607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6F7F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6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2CAB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28ADF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24F5119C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E6A97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brain topog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F994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77C2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8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3A63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1C339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75F02D0A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B1660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euroscienc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360D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743E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7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5552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21922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067FF804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FCE13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omput intel neuros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94D0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BFE8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8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0286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69F8F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36C8EF01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5A74D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trends neuros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1A4A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6679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7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2072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68DBE7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0D0A604E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85DB2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j acoust soc a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4F5D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89D1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1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0311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A8D54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6E49C185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1D589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psychophysiolog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B906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FEEE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94.1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CD6D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8A64C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5992B175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91FC3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j cognitive neuros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6597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2477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66.3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CDDB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72EA4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197EE630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AEC58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trends cogn s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C6E5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2A0C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82.51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DE41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03B68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3EDFD1EF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51844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europsycholog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D2EA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47F3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61.9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1F937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12735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4F1E9E85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8584E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biol psycho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986C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3BAA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8.0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DAF3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98346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5ECA9757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B4250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brain r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CD5F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9DB9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44.0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B29B7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5C523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65327001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1CC78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front psycho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EBD6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64B27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33.6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DEC8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B7332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77952ACF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FFB47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neurorepor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B653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5DD7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30.2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E282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48092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1C3EF0B1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98462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ognitive brain r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72E7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D5F5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8.1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F98F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AB5DE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6BC0E4E9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A4749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psychol s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8B65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81561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1.7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8E1B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F6EBCD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0C55826C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1AA12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j exp psychol hum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49FE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6E868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6.7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EE447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68536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172813DA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792C7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psychol rev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AE8A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B52D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7.8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4C5B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72A4C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6E37F0AF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8E5674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ort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78C3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9E49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1.8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2E51F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4CAA8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7EFD909D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19676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brain cogniti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FCD2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F2890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10.2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407C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7A899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1298160E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A1D5AA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psychol bul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EB3B3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0A4CE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8.8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F575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95883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42F723BC" w14:textId="77777777" w:rsidTr="00BF544D">
        <w:trPr>
          <w:trHeight w:val="288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92C9A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ogn affect behav n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F498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4F167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6.7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DADC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B1397B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2806C8" w:rsidRPr="002806C8" w14:paraId="5E49BC02" w14:textId="77777777" w:rsidTr="00BF544D">
        <w:trPr>
          <w:trHeight w:val="300"/>
        </w:trPr>
        <w:tc>
          <w:tcPr>
            <w:tcW w:w="226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22CD79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806C8">
              <w:rPr>
                <w:rFonts w:ascii="Calibri" w:eastAsia="Times New Roman" w:hAnsi="Calibri" w:cs="Calibri"/>
                <w:b/>
                <w:bCs/>
                <w:color w:val="000000"/>
              </w:rPr>
              <w:t>cogniti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15D32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11085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4.8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3917C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A133B6" w14:textId="77777777" w:rsidR="002806C8" w:rsidRPr="002806C8" w:rsidRDefault="002806C8" w:rsidP="00280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806C8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</w:tbl>
    <w:p w14:paraId="461E67A1" w14:textId="40C0C3E5" w:rsidR="002806C8" w:rsidRDefault="002806C8" w:rsidP="00990036"/>
    <w:p w14:paraId="3E28070D" w14:textId="621392D0" w:rsidR="00345360" w:rsidRDefault="00345360" w:rsidP="00990036"/>
    <w:p w14:paraId="23F41134" w14:textId="6544B0FC" w:rsidR="003E59C0" w:rsidRDefault="003E59C0" w:rsidP="00990036"/>
    <w:p w14:paraId="17469D20" w14:textId="0B06857B" w:rsidR="003E59C0" w:rsidRDefault="003E59C0" w:rsidP="00990036"/>
    <w:p w14:paraId="143B83A6" w14:textId="4A36211D" w:rsidR="003E59C0" w:rsidRDefault="003E59C0" w:rsidP="00990036"/>
    <w:p w14:paraId="19A13D04" w14:textId="59AE7002" w:rsidR="003E59C0" w:rsidRDefault="003E59C0" w:rsidP="00990036"/>
    <w:p w14:paraId="140BE75A" w14:textId="27B72D61" w:rsidR="003E59C0" w:rsidRDefault="003E59C0" w:rsidP="00990036"/>
    <w:p w14:paraId="3954B93B" w14:textId="0252E1DB" w:rsidR="003E59C0" w:rsidRDefault="003E59C0" w:rsidP="00990036"/>
    <w:p w14:paraId="40AF44BB" w14:textId="1EECA04A" w:rsidR="003E59C0" w:rsidRDefault="003E59C0" w:rsidP="00990036"/>
    <w:p w14:paraId="76CE0601" w14:textId="58C94D5F" w:rsidR="003E59C0" w:rsidRDefault="003E59C0" w:rsidP="00990036"/>
    <w:p w14:paraId="3DAA1CD7" w14:textId="6F81A68B" w:rsidR="003E59C0" w:rsidRDefault="003E59C0" w:rsidP="003E59C0">
      <w:pPr>
        <w:pStyle w:val="Heading2"/>
      </w:pPr>
      <w:bookmarkStart w:id="71" w:name="_Toc144654069"/>
      <w:r>
        <w:lastRenderedPageBreak/>
        <w:t>Historiograph</w:t>
      </w:r>
      <w:bookmarkEnd w:id="71"/>
      <w:r>
        <w:t xml:space="preserve"> </w:t>
      </w:r>
    </w:p>
    <w:p w14:paraId="0D5880DC" w14:textId="77777777" w:rsidR="003E59C0" w:rsidRDefault="003E59C0" w:rsidP="00990036"/>
    <w:p w14:paraId="3523C3D5" w14:textId="626D613C" w:rsidR="00345360" w:rsidRDefault="00345360" w:rsidP="00990036">
      <w:r>
        <w:rPr>
          <w:noProof/>
        </w:rPr>
        <w:drawing>
          <wp:inline distT="0" distB="0" distL="0" distR="0" wp14:anchorId="042A0389" wp14:editId="71099A1C">
            <wp:extent cx="5943600" cy="2961640"/>
            <wp:effectExtent l="0" t="0" r="0" b="0"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61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38171C" w14:textId="17DB5E9F" w:rsidR="00403BB2" w:rsidRDefault="00403BB2" w:rsidP="00990036"/>
    <w:p w14:paraId="55C9BE3F" w14:textId="3794517A" w:rsidR="00403BB2" w:rsidRDefault="00403BB2" w:rsidP="00990036"/>
    <w:p w14:paraId="50067FF3" w14:textId="246763D2" w:rsidR="00403BB2" w:rsidRDefault="00403BB2" w:rsidP="00990036"/>
    <w:p w14:paraId="2D6D4143" w14:textId="536D763D" w:rsidR="00403BB2" w:rsidRDefault="00403BB2" w:rsidP="00990036"/>
    <w:p w14:paraId="295DE644" w14:textId="12578BF5" w:rsidR="00403BB2" w:rsidRDefault="00403BB2" w:rsidP="00990036"/>
    <w:p w14:paraId="43A0F3E5" w14:textId="10B97362" w:rsidR="00403BB2" w:rsidRDefault="00403BB2" w:rsidP="00990036"/>
    <w:p w14:paraId="358C2C40" w14:textId="5D8A6F2F" w:rsidR="00403BB2" w:rsidRDefault="00403BB2" w:rsidP="00990036"/>
    <w:p w14:paraId="22D85969" w14:textId="60EAC3DF" w:rsidR="00403BB2" w:rsidRDefault="00403BB2" w:rsidP="00990036"/>
    <w:p w14:paraId="29691ABB" w14:textId="40332DCF" w:rsidR="00403BB2" w:rsidRDefault="00403BB2" w:rsidP="00990036"/>
    <w:p w14:paraId="067128AF" w14:textId="3E3263D1" w:rsidR="00403BB2" w:rsidRDefault="00403BB2" w:rsidP="00990036"/>
    <w:p w14:paraId="2E2C2324" w14:textId="6E4CEA3A" w:rsidR="00403BB2" w:rsidRDefault="00403BB2" w:rsidP="00990036"/>
    <w:p w14:paraId="17C29E38" w14:textId="203C9A98" w:rsidR="00403BB2" w:rsidRDefault="00403BB2" w:rsidP="00990036"/>
    <w:p w14:paraId="5003814D" w14:textId="318436C6" w:rsidR="00403BB2" w:rsidRDefault="00403BB2" w:rsidP="00990036"/>
    <w:p w14:paraId="38360E91" w14:textId="0CD992D7" w:rsidR="00403BB2" w:rsidRDefault="00403BB2" w:rsidP="00990036"/>
    <w:p w14:paraId="11E3047F" w14:textId="4D302D10" w:rsidR="00403BB2" w:rsidRDefault="00403BB2" w:rsidP="00990036"/>
    <w:p w14:paraId="4C3DB01B" w14:textId="7599C7DC" w:rsidR="00403BB2" w:rsidRDefault="00403BB2" w:rsidP="00990036"/>
    <w:p w14:paraId="04288756" w14:textId="3FCFD7D7" w:rsidR="00403BB2" w:rsidRDefault="00403BB2" w:rsidP="00403BB2">
      <w:pPr>
        <w:pStyle w:val="Heading1"/>
      </w:pPr>
      <w:bookmarkStart w:id="72" w:name="_Toc144654070"/>
      <w:r>
        <w:lastRenderedPageBreak/>
        <w:t>Co</w:t>
      </w:r>
      <w:r w:rsidR="00B75626">
        <w:t>llaboration</w:t>
      </w:r>
      <w:r>
        <w:t xml:space="preserve"> Network</w:t>
      </w:r>
      <w:bookmarkEnd w:id="72"/>
    </w:p>
    <w:p w14:paraId="21DCB01B" w14:textId="055F091C" w:rsidR="00403BB2" w:rsidRDefault="008F1D6B" w:rsidP="00403BB2">
      <w:pPr>
        <w:pStyle w:val="Heading2"/>
      </w:pPr>
      <w:bookmarkStart w:id="73" w:name="_Toc144654071"/>
      <w:r>
        <w:t>University</w:t>
      </w:r>
      <w:bookmarkEnd w:id="73"/>
    </w:p>
    <w:p w14:paraId="29ED19DE" w14:textId="499CB59F" w:rsidR="008F1D6B" w:rsidRDefault="0051246D" w:rsidP="008F1D6B">
      <w:r>
        <w:rPr>
          <w:noProof/>
        </w:rPr>
        <w:drawing>
          <wp:inline distT="0" distB="0" distL="0" distR="0" wp14:anchorId="2027A80F" wp14:editId="01A126B0">
            <wp:extent cx="5029200" cy="2873793"/>
            <wp:effectExtent l="0" t="0" r="0" b="3175"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28737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tbl>
      <w:tblPr>
        <w:tblW w:w="7920" w:type="dxa"/>
        <w:tblLook w:val="04A0" w:firstRow="1" w:lastRow="0" w:firstColumn="1" w:lastColumn="0" w:noHBand="0" w:noVBand="1"/>
      </w:tblPr>
      <w:tblGrid>
        <w:gridCol w:w="3900"/>
        <w:gridCol w:w="858"/>
        <w:gridCol w:w="1435"/>
        <w:gridCol w:w="1108"/>
        <w:gridCol w:w="1113"/>
      </w:tblGrid>
      <w:tr w:rsidR="009048A8" w:rsidRPr="009048A8" w14:paraId="1370FECE" w14:textId="77777777" w:rsidTr="009048A8">
        <w:trPr>
          <w:trHeight w:val="300"/>
        </w:trPr>
        <w:tc>
          <w:tcPr>
            <w:tcW w:w="39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39322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9048A8">
              <w:rPr>
                <w:rFonts w:ascii="Calibri" w:eastAsia="Times New Roman" w:hAnsi="Calibri" w:cs="Calibri"/>
                <w:b/>
                <w:bCs/>
                <w:color w:val="000000"/>
              </w:rPr>
              <w:t>Node</w:t>
            </w:r>
          </w:p>
        </w:tc>
        <w:tc>
          <w:tcPr>
            <w:tcW w:w="74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66BE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9048A8">
              <w:rPr>
                <w:rFonts w:ascii="Calibri" w:eastAsia="Times New Roman" w:hAnsi="Calibri" w:cs="Calibri"/>
                <w:b/>
                <w:bCs/>
                <w:color w:val="000000"/>
              </w:rPr>
              <w:t>Cluster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5121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9048A8">
              <w:rPr>
                <w:rFonts w:ascii="Calibri" w:eastAsia="Times New Roman" w:hAnsi="Calibri" w:cs="Calibri"/>
                <w:b/>
                <w:bCs/>
                <w:color w:val="000000"/>
              </w:rPr>
              <w:t>Betweenness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3F28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9048A8">
              <w:rPr>
                <w:rFonts w:ascii="Calibri" w:eastAsia="Times New Roman" w:hAnsi="Calibri" w:cs="Calibri"/>
                <w:b/>
                <w:bCs/>
                <w:color w:val="000000"/>
              </w:rPr>
              <w:t>Closeness</w:t>
            </w:r>
          </w:p>
        </w:tc>
        <w:tc>
          <w:tcPr>
            <w:tcW w:w="10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6B9CF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9048A8">
              <w:rPr>
                <w:rFonts w:ascii="Calibri" w:eastAsia="Times New Roman" w:hAnsi="Calibri" w:cs="Calibri"/>
                <w:b/>
                <w:bCs/>
                <w:color w:val="000000"/>
              </w:rPr>
              <w:t>PageRank</w:t>
            </w:r>
          </w:p>
        </w:tc>
      </w:tr>
      <w:tr w:rsidR="009048A8" w:rsidRPr="009048A8" w14:paraId="3BB849A7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EBE73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carl von ossietzky univ oldenburg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24D0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0C40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8.84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C2D6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35EC5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1</w:t>
            </w:r>
          </w:p>
        </w:tc>
      </w:tr>
      <w:tr w:rsidR="009048A8" w:rsidRPr="009048A8" w14:paraId="2FE4B93B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EE5E5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leipzig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50A4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9847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5.26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AB3B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BE984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34</w:t>
            </w:r>
          </w:p>
        </w:tc>
      </w:tr>
      <w:tr w:rsidR="009048A8" w:rsidRPr="009048A8" w14:paraId="3916BCAF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A2D35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humboldt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19DD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0619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7.20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C078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0A096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2</w:t>
            </w:r>
          </w:p>
        </w:tc>
      </w:tr>
      <w:tr w:rsidR="009048A8" w:rsidRPr="009048A8" w14:paraId="21481CAD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51556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max planck inst human cognit and brain sci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5088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44BC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9.40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AED7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361EC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8</w:t>
            </w:r>
          </w:p>
        </w:tc>
      </w:tr>
      <w:tr w:rsidR="009048A8" w:rsidRPr="009048A8" w14:paraId="7D5C350B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80E4E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toronto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A336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2ED2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5.34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1D3CD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A7545D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33</w:t>
            </w:r>
          </w:p>
        </w:tc>
      </w:tr>
      <w:tr w:rsidR="009048A8" w:rsidRPr="009048A8" w14:paraId="17B418F3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6BEF3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calif davis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4F38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EBCF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2.59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3F11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24393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3</w:t>
            </w:r>
          </w:p>
        </w:tc>
      </w:tr>
      <w:tr w:rsidR="009048A8" w:rsidRPr="009048A8" w14:paraId="518D95E2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2DE29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maryland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9A8A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899C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4.9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0A2E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16BE4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7</w:t>
            </w:r>
          </w:p>
        </w:tc>
      </w:tr>
      <w:tr w:rsidR="009048A8" w:rsidRPr="009048A8" w14:paraId="60AF98B7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BBE9E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cambridge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809F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44A6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6.97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68E2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9783F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6</w:t>
            </w:r>
          </w:p>
        </w:tc>
      </w:tr>
      <w:tr w:rsidR="009048A8" w:rsidRPr="009048A8" w14:paraId="5877A4BB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827E7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wisconsin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AA13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7190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0.11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8639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321C6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</w:tr>
      <w:tr w:rsidR="009048A8" w:rsidRPr="009048A8" w14:paraId="4AC9AC17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F77E9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illinois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F31F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D319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.9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4572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E0DEA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</w:tr>
      <w:tr w:rsidR="009048A8" w:rsidRPr="009048A8" w14:paraId="0325C8C7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DBD3E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tubingen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C63A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82D1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1.92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6143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921B1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</w:tr>
      <w:tr w:rsidR="009048A8" w:rsidRPr="009048A8" w14:paraId="00F8D47B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942D1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monash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2D16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84B8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6.78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6AEE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A159A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</w:tr>
      <w:tr w:rsidR="009048A8" w:rsidRPr="009048A8" w14:paraId="7ED0C8F0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FC156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minnesota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CE18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52C0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7.96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6A13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82CBC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</w:tr>
      <w:tr w:rsidR="009048A8" w:rsidRPr="009048A8" w14:paraId="24A08EB0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B9A71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british columbia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CA3D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5E0D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9.32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0913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CFF2C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</w:tr>
      <w:tr w:rsidR="009048A8" w:rsidRPr="009048A8" w14:paraId="33B3AACB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8EAEB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trinity coll dublin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2300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8315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93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9991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D2167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</w:tr>
      <w:tr w:rsidR="009048A8" w:rsidRPr="009048A8" w14:paraId="714FA47A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ABFB0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calif berkeley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8ECE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4C20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3.2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3EF8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09640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3</w:t>
            </w:r>
          </w:p>
        </w:tc>
      </w:tr>
      <w:tr w:rsidR="009048A8" w:rsidRPr="009048A8" w14:paraId="60F1E543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765DC2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columbia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B732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D4E5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9.49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47CF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6BADA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</w:tr>
      <w:tr w:rsidR="009048A8" w:rsidRPr="009048A8" w14:paraId="00B4CCF2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F5367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florida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69DF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6CB7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9.42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7AF9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A882F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</w:tr>
      <w:tr w:rsidR="009048A8" w:rsidRPr="009048A8" w14:paraId="0C2CA7BD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270E8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shanghai jiao tong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4DD6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EC2F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.13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B9B8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EB9E8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9048A8" w:rsidRPr="009048A8" w14:paraId="651A750E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2BAE3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vanderbilt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7426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C569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0.40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3D16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A431E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</w:tr>
      <w:tr w:rsidR="009048A8" w:rsidRPr="009048A8" w14:paraId="0FD9F5F2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097EB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tokyo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F0A2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51B3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27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1C46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49735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9048A8" w:rsidRPr="009048A8" w14:paraId="11A0194B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7BD00A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duke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E17C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2E75D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.68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2ABD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27DEE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0</w:t>
            </w:r>
          </w:p>
        </w:tc>
      </w:tr>
      <w:tr w:rsidR="009048A8" w:rsidRPr="009048A8" w14:paraId="397056B4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F71B0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beijing normal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3B72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6191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7.55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CD9CD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5C568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9048A8" w:rsidRPr="009048A8" w14:paraId="37AF0832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BB132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lastRenderedPageBreak/>
              <w:t>southwest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B92B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9645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.23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BCF0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31FC7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9048A8" w:rsidRPr="009048A8" w14:paraId="103EC421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DA2B0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inst psychol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15C3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CB94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3.35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C8AD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F7673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8</w:t>
            </w:r>
          </w:p>
        </w:tc>
      </w:tr>
      <w:tr w:rsidR="009048A8" w:rsidRPr="009048A8" w14:paraId="122125AA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F6ED1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peking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29A0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B85A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1.09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3880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57248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</w:tr>
      <w:tr w:rsidR="009048A8" w:rsidRPr="009048A8" w14:paraId="2375D737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AEAAF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shenzhen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2977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901D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.93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8D16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F621A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</w:tr>
      <w:tr w:rsidR="009048A8" w:rsidRPr="009048A8" w14:paraId="33568D3F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E20C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padua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BB32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3CE2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.97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9A8B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39F41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</w:tr>
      <w:tr w:rsidR="009048A8" w:rsidRPr="009048A8" w14:paraId="26A5A3C7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7570D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mcgill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6E8D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F0F7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0.76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12B2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30AE9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8</w:t>
            </w:r>
          </w:p>
        </w:tc>
      </w:tr>
      <w:tr w:rsidR="009048A8" w:rsidRPr="009048A8" w14:paraId="7C3AFF5A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88DE7D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aix marseille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C290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F575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1.54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6CEB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C4429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</w:tr>
      <w:tr w:rsidR="009048A8" w:rsidRPr="009048A8" w14:paraId="2F48EBF4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632CD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zhejiang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CD5D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4F59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.79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F9E0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CED83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</w:tr>
      <w:tr w:rsidR="009048A8" w:rsidRPr="009048A8" w14:paraId="24B121F5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90B7CD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montreal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7E3E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DEF4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.61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0532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32BE0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1</w:t>
            </w:r>
          </w:p>
        </w:tc>
      </w:tr>
      <w:tr w:rsidR="009048A8" w:rsidRPr="009048A8" w14:paraId="2B086C41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7080C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calif san diego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A3FA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86A7D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05.1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A3D8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F7A1D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59</w:t>
            </w:r>
          </w:p>
        </w:tc>
      </w:tr>
      <w:tr w:rsidR="009048A8" w:rsidRPr="009048A8" w14:paraId="5B98B6C5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2DC77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harvard med sch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9EF8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6089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1.9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49C2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57D52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35</w:t>
            </w:r>
          </w:p>
        </w:tc>
      </w:tr>
      <w:tr w:rsidR="009048A8" w:rsidRPr="009048A8" w14:paraId="1C79854F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A8849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pittsburgh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3C40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4810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.29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7021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A84C0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9</w:t>
            </w:r>
          </w:p>
        </w:tc>
      </w:tr>
      <w:tr w:rsidR="009048A8" w:rsidRPr="009048A8" w14:paraId="42B3A9EA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D63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northwestern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6678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F8F6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.53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DFE1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C9D31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</w:tr>
      <w:tr w:rsidR="009048A8" w:rsidRPr="009048A8" w14:paraId="484FA242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8A556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tel aviv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ABFE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20F2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3.13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C8D5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374B4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</w:tr>
      <w:tr w:rsidR="009048A8" w:rsidRPr="009048A8" w14:paraId="6081DDB2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10920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michigan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FA88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2336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2.93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A5B1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348FE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9</w:t>
            </w:r>
          </w:p>
        </w:tc>
      </w:tr>
      <w:tr w:rsidR="009048A8" w:rsidRPr="009048A8" w14:paraId="57A1D254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22DFC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calif los angeles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F1D7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A788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2.52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DECF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7996F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5</w:t>
            </w:r>
          </w:p>
        </w:tc>
      </w:tr>
      <w:tr w:rsidR="009048A8" w:rsidRPr="009048A8" w14:paraId="51E7EEB9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0ED4B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calif san francisco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3D93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0A6F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9.1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2FE7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EA05A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30</w:t>
            </w:r>
          </w:p>
        </w:tc>
      </w:tr>
      <w:tr w:rsidR="009048A8" w:rsidRPr="009048A8" w14:paraId="09703C36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BE103D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natl chiao tung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1D69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338C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6DC4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0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EE48E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</w:tr>
      <w:tr w:rsidR="009048A8" w:rsidRPr="009048A8" w14:paraId="429084B3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C2991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yale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8E1E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F11C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1.4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9648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F3084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2</w:t>
            </w:r>
          </w:p>
        </w:tc>
      </w:tr>
      <w:tr w:rsidR="009048A8" w:rsidRPr="009048A8" w14:paraId="2AD4885E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3F8DD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harvard univ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1172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2B0F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6.48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B3C6E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2A463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2</w:t>
            </w:r>
          </w:p>
        </w:tc>
      </w:tr>
      <w:tr w:rsidR="009048A8" w:rsidRPr="009048A8" w14:paraId="1F52EF2E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80569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zurich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5D00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B07E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1.39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AA43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3A015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</w:tr>
      <w:tr w:rsidR="009048A8" w:rsidRPr="009048A8" w14:paraId="4A25085E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AE799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helsinki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AC94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8909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.25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EFA8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7E879B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9048A8" w:rsidRPr="009048A8" w14:paraId="60DBC400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BEEDC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oxford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550F2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F49B3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5.10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B468C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FE3FA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</w:tr>
      <w:tr w:rsidR="009048A8" w:rsidRPr="009048A8" w14:paraId="305E3CBF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FB1CE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radboud univ nijmegen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088C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C49B6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46.32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4718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85356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7</w:t>
            </w:r>
          </w:p>
        </w:tc>
      </w:tr>
      <w:tr w:rsidR="009048A8" w:rsidRPr="009048A8" w14:paraId="7976DDD9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4D2D70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amsterdam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4ECCD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D6521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24.74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D6D6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0A7D54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25</w:t>
            </w:r>
          </w:p>
        </w:tc>
      </w:tr>
      <w:tr w:rsidR="009048A8" w:rsidRPr="009048A8" w14:paraId="6F6DEA23" w14:textId="77777777" w:rsidTr="009048A8">
        <w:trPr>
          <w:trHeight w:val="288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29C1F8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vrije univ amsterdam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335E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81E4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8.2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EACE9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6C510A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</w:tr>
      <w:tr w:rsidR="009048A8" w:rsidRPr="009048A8" w14:paraId="71471DDB" w14:textId="77777777" w:rsidTr="009048A8">
        <w:trPr>
          <w:trHeight w:val="300"/>
        </w:trPr>
        <w:tc>
          <w:tcPr>
            <w:tcW w:w="39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BC2425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univ birmingham</w:t>
            </w:r>
          </w:p>
        </w:tc>
        <w:tc>
          <w:tcPr>
            <w:tcW w:w="7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37AC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A0E3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14.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13437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0D1E0F" w14:textId="77777777" w:rsidR="009048A8" w:rsidRPr="009048A8" w:rsidRDefault="009048A8" w:rsidP="009048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048A8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</w:tr>
    </w:tbl>
    <w:p w14:paraId="1BF077F8" w14:textId="77777777" w:rsidR="009048A8" w:rsidRDefault="009048A8" w:rsidP="008F1D6B"/>
    <w:p w14:paraId="32207791" w14:textId="0C715BD5" w:rsidR="008F1D6B" w:rsidRDefault="008F1D6B" w:rsidP="008F1D6B">
      <w:pPr>
        <w:pStyle w:val="Heading2"/>
      </w:pPr>
      <w:bookmarkStart w:id="74" w:name="_Toc144654072"/>
      <w:r>
        <w:lastRenderedPageBreak/>
        <w:t>Countries</w:t>
      </w:r>
      <w:bookmarkEnd w:id="74"/>
    </w:p>
    <w:p w14:paraId="73DCBDD0" w14:textId="044701DD" w:rsidR="008F1D6B" w:rsidRDefault="00EA48E5" w:rsidP="008F1D6B">
      <w:r>
        <w:rPr>
          <w:noProof/>
        </w:rPr>
        <w:drawing>
          <wp:inline distT="0" distB="0" distL="0" distR="0" wp14:anchorId="331F3D86" wp14:editId="043FAC98">
            <wp:extent cx="5943600" cy="2696210"/>
            <wp:effectExtent l="0" t="0" r="0" b="8890"/>
            <wp:docPr id="89" name="Picture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96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6349" w:type="dxa"/>
        <w:tblLook w:val="04A0" w:firstRow="1" w:lastRow="0" w:firstColumn="1" w:lastColumn="0" w:noHBand="0" w:noVBand="1"/>
      </w:tblPr>
      <w:tblGrid>
        <w:gridCol w:w="1733"/>
        <w:gridCol w:w="960"/>
        <w:gridCol w:w="1435"/>
        <w:gridCol w:w="1108"/>
        <w:gridCol w:w="1113"/>
      </w:tblGrid>
      <w:tr w:rsidR="002235E9" w:rsidRPr="002235E9" w14:paraId="3710CF7F" w14:textId="77777777" w:rsidTr="003E6865">
        <w:trPr>
          <w:trHeight w:val="300"/>
        </w:trPr>
        <w:tc>
          <w:tcPr>
            <w:tcW w:w="17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A9010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235E9">
              <w:rPr>
                <w:rFonts w:ascii="Calibri" w:eastAsia="Times New Roman" w:hAnsi="Calibri" w:cs="Calibri"/>
                <w:b/>
                <w:bCs/>
                <w:color w:val="000000"/>
              </w:rPr>
              <w:t>Nod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A717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235E9">
              <w:rPr>
                <w:rFonts w:ascii="Calibri" w:eastAsia="Times New Roman" w:hAnsi="Calibri" w:cs="Calibri"/>
                <w:b/>
                <w:bCs/>
                <w:color w:val="000000"/>
              </w:rPr>
              <w:t>Cluster</w:t>
            </w:r>
          </w:p>
        </w:tc>
        <w:tc>
          <w:tcPr>
            <w:tcW w:w="1435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0CED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235E9">
              <w:rPr>
                <w:rFonts w:ascii="Calibri" w:eastAsia="Times New Roman" w:hAnsi="Calibri" w:cs="Calibri"/>
                <w:b/>
                <w:bCs/>
                <w:color w:val="000000"/>
              </w:rPr>
              <w:t>Betweenness</w:t>
            </w:r>
          </w:p>
        </w:tc>
        <w:tc>
          <w:tcPr>
            <w:tcW w:w="1108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B95F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235E9">
              <w:rPr>
                <w:rFonts w:ascii="Calibri" w:eastAsia="Times New Roman" w:hAnsi="Calibri" w:cs="Calibri"/>
                <w:b/>
                <w:bCs/>
                <w:color w:val="000000"/>
              </w:rPr>
              <w:t>Closeness</w:t>
            </w:r>
          </w:p>
        </w:tc>
        <w:tc>
          <w:tcPr>
            <w:tcW w:w="111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854E1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235E9">
              <w:rPr>
                <w:rFonts w:ascii="Calibri" w:eastAsia="Times New Roman" w:hAnsi="Calibri" w:cs="Calibri"/>
                <w:b/>
                <w:bCs/>
                <w:color w:val="000000"/>
              </w:rPr>
              <w:t>PageRank</w:t>
            </w:r>
          </w:p>
        </w:tc>
      </w:tr>
      <w:tr w:rsidR="002235E9" w:rsidRPr="002235E9" w14:paraId="0462ACBF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F5158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chin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6AB9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17C6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7.30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E25E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80E87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58</w:t>
            </w:r>
          </w:p>
        </w:tc>
      </w:tr>
      <w:tr w:rsidR="002235E9" w:rsidRPr="002235E9" w14:paraId="0E9372C4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89BF9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jap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7605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7BFB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3.671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2048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057CD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</w:tr>
      <w:tr w:rsidR="002235E9" w:rsidRPr="002235E9" w14:paraId="470143E0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A68C3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kore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CF61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A86D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21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474F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38402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0</w:t>
            </w:r>
          </w:p>
        </w:tc>
      </w:tr>
      <w:tr w:rsidR="002235E9" w:rsidRPr="002235E9" w14:paraId="2A4EE37C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95B4F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israe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BC08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66E6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7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68AC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E7164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2235E9" w:rsidRPr="002235E9" w14:paraId="1FFFE4ED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79D44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ind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1858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C6EC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18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3718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975E0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  <w:tr w:rsidR="002235E9" w:rsidRPr="002235E9" w14:paraId="04F61C33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FE278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greec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F07D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C738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7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8291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9DB35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</w:tr>
      <w:tr w:rsidR="002235E9" w:rsidRPr="002235E9" w14:paraId="4AF2AE08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A4933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singapor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071C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9E68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.46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E10B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348C2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</w:tr>
      <w:tr w:rsidR="002235E9" w:rsidRPr="002235E9" w14:paraId="436AD853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0B434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new zealan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08A2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0DD1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65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DF2B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26893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  <w:tr w:rsidR="002235E9" w:rsidRPr="002235E9" w14:paraId="50367FB0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F9BDB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malays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0265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ACF9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.19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B79E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7F56E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7</w:t>
            </w:r>
          </w:p>
        </w:tc>
      </w:tr>
      <w:tr w:rsidR="002235E9" w:rsidRPr="002235E9" w14:paraId="62020831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CD689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u arab emirat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33B8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FAAD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28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A038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F60A9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2235E9" w:rsidRPr="002235E9" w14:paraId="3FED9785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0133D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thailan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F8CF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0886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C99C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64250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2235E9" w:rsidRPr="002235E9" w14:paraId="14B2F7F1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DAADA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south afric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4751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D17F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D87C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6E620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2235E9" w:rsidRPr="002235E9" w14:paraId="51FF184A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DE8CC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saudi arab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B78E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ACC4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34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B91C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03DB4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2235E9" w:rsidRPr="002235E9" w14:paraId="19BAB232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53BA6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pakist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2F45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5395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7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4FF1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6A07D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2235E9" w:rsidRPr="002235E9" w14:paraId="337057F7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52F6C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banglades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1856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8D10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90F3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49272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2235E9" w:rsidRPr="002235E9" w14:paraId="7DF79B62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EB732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u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E540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A398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71.43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DD79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A4BD1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141</w:t>
            </w:r>
          </w:p>
        </w:tc>
      </w:tr>
      <w:tr w:rsidR="002235E9" w:rsidRPr="002235E9" w14:paraId="3CEC70B7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10F1F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germa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06C9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3F75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80.21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392F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9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095AC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86</w:t>
            </w:r>
          </w:p>
        </w:tc>
      </w:tr>
      <w:tr w:rsidR="002235E9" w:rsidRPr="002235E9" w14:paraId="2F8E42DB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ACF00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united kingdo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1045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FBE7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03.45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9CA2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1DBAA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89</w:t>
            </w:r>
          </w:p>
        </w:tc>
      </w:tr>
      <w:tr w:rsidR="002235E9" w:rsidRPr="002235E9" w14:paraId="5F0EC4E8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A7892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canad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55C7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9C74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3.74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DEA0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E7A0C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43</w:t>
            </w:r>
          </w:p>
        </w:tc>
      </w:tr>
      <w:tr w:rsidR="002235E9" w:rsidRPr="002235E9" w14:paraId="7022B8F5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A4EC5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ital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BD3A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42FF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9.48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0352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9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B4C62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51</w:t>
            </w:r>
          </w:p>
        </w:tc>
      </w:tr>
      <w:tr w:rsidR="002235E9" w:rsidRPr="002235E9" w14:paraId="1E2B6373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1E735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franc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B661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91F1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7.65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B2DF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DF50C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35</w:t>
            </w:r>
          </w:p>
        </w:tc>
      </w:tr>
      <w:tr w:rsidR="002235E9" w:rsidRPr="002235E9" w14:paraId="09273D86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92F53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austral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7036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B0D0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6.21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0370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EC3E8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40</w:t>
            </w:r>
          </w:p>
        </w:tc>
      </w:tr>
      <w:tr w:rsidR="002235E9" w:rsidRPr="002235E9" w14:paraId="40ACC3F9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7002E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netherland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C9E8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B755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8.31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2717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A6B64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40</w:t>
            </w:r>
          </w:p>
        </w:tc>
      </w:tr>
      <w:tr w:rsidR="002235E9" w:rsidRPr="002235E9" w14:paraId="5FCD3DAF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E7080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spa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C46A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EE7B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9.41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BD45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7DA91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28</w:t>
            </w:r>
          </w:p>
        </w:tc>
      </w:tr>
      <w:tr w:rsidR="002235E9" w:rsidRPr="002235E9" w14:paraId="36BE57BC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C44A5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switzerlan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5282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12DC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8.46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57F6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F4C1D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32</w:t>
            </w:r>
          </w:p>
        </w:tc>
      </w:tr>
      <w:tr w:rsidR="002235E9" w:rsidRPr="002235E9" w14:paraId="4882CB93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38AB5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belgiu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17BC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7297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3.63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F54F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BA3B5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25</w:t>
            </w:r>
          </w:p>
        </w:tc>
      </w:tr>
      <w:tr w:rsidR="002235E9" w:rsidRPr="002235E9" w14:paraId="36F87F3A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C899D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lastRenderedPageBreak/>
              <w:t>finlan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3E73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8FAD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.32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C2B9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F0910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</w:tr>
      <w:tr w:rsidR="002235E9" w:rsidRPr="002235E9" w14:paraId="56F52344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35AB0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denmar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05A3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265F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6.20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EC17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E010E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</w:tr>
      <w:tr w:rsidR="002235E9" w:rsidRPr="002235E9" w14:paraId="2F651EF9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56CE2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ir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EAD7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09FA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33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93D6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74942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</w:tr>
      <w:tr w:rsidR="002235E9" w:rsidRPr="002235E9" w14:paraId="7F56CABD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61F8C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brazi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16DE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192E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88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C8D6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2A06E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2235E9" w:rsidRPr="002235E9" w14:paraId="388CAC15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ACAF2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norwa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8DDD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4279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69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F066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C5424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</w:tr>
      <w:tr w:rsidR="002235E9" w:rsidRPr="002235E9" w14:paraId="1EA5C330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B2790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hungar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8A08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36FB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10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10E4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FCA07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</w:tr>
      <w:tr w:rsidR="002235E9" w:rsidRPr="002235E9" w14:paraId="64995839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3DD1D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irelan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90BC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60B9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97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6829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AC5DD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</w:tr>
      <w:tr w:rsidR="002235E9" w:rsidRPr="002235E9" w14:paraId="5E9598CC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DA6F6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polan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197F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ECF3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80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15D8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AD11E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</w:tr>
      <w:tr w:rsidR="002235E9" w:rsidRPr="002235E9" w14:paraId="49FF7642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13B2F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austr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4591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A67C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74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CEFE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DC2EE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</w:tr>
      <w:tr w:rsidR="002235E9" w:rsidRPr="002235E9" w14:paraId="08196BBE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689A0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portug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975B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5439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31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F09D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F86A7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  <w:tr w:rsidR="002235E9" w:rsidRPr="002235E9" w14:paraId="38F92BF2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470BF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russ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23E6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08FB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48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6565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BA3E6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0</w:t>
            </w:r>
          </w:p>
        </w:tc>
      </w:tr>
      <w:tr w:rsidR="002235E9" w:rsidRPr="002235E9" w14:paraId="2A316171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17B42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swede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678A9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FABF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1.12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5AC0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6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064FD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</w:tr>
      <w:tr w:rsidR="002235E9" w:rsidRPr="002235E9" w14:paraId="68C916E8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73F55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turke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78A1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9170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63C3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11ED4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2235E9" w:rsidRPr="002235E9" w14:paraId="56BC667F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80B91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czech republi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A90E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517E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2BEA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A9D0C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5</w:t>
            </w:r>
          </w:p>
        </w:tc>
      </w:tr>
      <w:tr w:rsidR="002235E9" w:rsidRPr="002235E9" w14:paraId="73F34264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B4F30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lithuan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CF630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D7FA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10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813F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A20DA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5</w:t>
            </w:r>
          </w:p>
        </w:tc>
      </w:tr>
      <w:tr w:rsidR="002235E9" w:rsidRPr="002235E9" w14:paraId="010855DF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46FE6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mexic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A637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7F42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2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F31B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72613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2235E9" w:rsidRPr="002235E9" w14:paraId="276661F1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7D30C2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sloven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5FA3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D620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59F8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C5A56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2235E9" w:rsidRPr="002235E9" w14:paraId="39845AC6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C81D04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eston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DDA5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E758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EA24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54D53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2235E9" w:rsidRPr="002235E9" w14:paraId="3D8676D1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9B35D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serb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C959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4066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28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6152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4739E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5</w:t>
            </w:r>
          </w:p>
        </w:tc>
      </w:tr>
      <w:tr w:rsidR="002235E9" w:rsidRPr="002235E9" w14:paraId="170A6F94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89067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cub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9FB91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4B893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61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9C38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FE1F7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5</w:t>
            </w:r>
          </w:p>
        </w:tc>
      </w:tr>
      <w:tr w:rsidR="002235E9" w:rsidRPr="002235E9" w14:paraId="6C9F4E75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67359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luxembour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FBDD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3C995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9547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AA0C1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2235E9" w:rsidRPr="002235E9" w14:paraId="4D75631C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91D8D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chil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96197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1A66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26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8F736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70A4F8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</w:tr>
      <w:tr w:rsidR="002235E9" w:rsidRPr="002235E9" w14:paraId="36C6E1B2" w14:textId="77777777" w:rsidTr="003E6865">
        <w:trPr>
          <w:trHeight w:val="288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67F8A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argentin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BAD9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00C52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41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566AD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A0E03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2235E9" w:rsidRPr="002235E9" w14:paraId="2E52AD76" w14:textId="77777777" w:rsidTr="003E6865">
        <w:trPr>
          <w:trHeight w:val="300"/>
        </w:trPr>
        <w:tc>
          <w:tcPr>
            <w:tcW w:w="173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CD2E3A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colomb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32DBB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E1D6C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21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BA4CE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DE543F" w14:textId="77777777" w:rsidR="002235E9" w:rsidRPr="002235E9" w:rsidRDefault="002235E9" w:rsidP="002235E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235E9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</w:tbl>
    <w:p w14:paraId="7DD8CA6E" w14:textId="00DAE8F5" w:rsidR="00E82C2B" w:rsidRDefault="00E82C2B" w:rsidP="008F1D6B"/>
    <w:p w14:paraId="6927B061" w14:textId="77777777" w:rsidR="00E82C2B" w:rsidRDefault="00E82C2B" w:rsidP="008F1D6B"/>
    <w:p w14:paraId="00E06500" w14:textId="3B8F5078" w:rsidR="0051246D" w:rsidRDefault="0051246D" w:rsidP="008F1D6B"/>
    <w:p w14:paraId="040EF087" w14:textId="51BEBF9A" w:rsidR="0051246D" w:rsidRDefault="0051246D" w:rsidP="008F1D6B"/>
    <w:p w14:paraId="1DC9561B" w14:textId="4FF91782" w:rsidR="003572E9" w:rsidRDefault="003572E9" w:rsidP="008F1D6B"/>
    <w:p w14:paraId="2207BDEE" w14:textId="1E0E15ED" w:rsidR="003572E9" w:rsidRDefault="003572E9" w:rsidP="008F1D6B"/>
    <w:p w14:paraId="1D6BDCFF" w14:textId="4E09E972" w:rsidR="003572E9" w:rsidRDefault="003572E9" w:rsidP="008F1D6B"/>
    <w:p w14:paraId="6D4D86D7" w14:textId="523ACA6F" w:rsidR="003572E9" w:rsidRDefault="003572E9" w:rsidP="008F1D6B"/>
    <w:p w14:paraId="3474E68E" w14:textId="03BDB473" w:rsidR="003572E9" w:rsidRDefault="003572E9" w:rsidP="008F1D6B"/>
    <w:p w14:paraId="1FC0519B" w14:textId="30077922" w:rsidR="003572E9" w:rsidRDefault="003572E9" w:rsidP="008F1D6B"/>
    <w:p w14:paraId="17FDBF69" w14:textId="0E668141" w:rsidR="003572E9" w:rsidRDefault="003572E9" w:rsidP="003572E9">
      <w:pPr>
        <w:pStyle w:val="Heading1"/>
      </w:pPr>
      <w:bookmarkStart w:id="75" w:name="_Toc144654073"/>
      <w:r>
        <w:lastRenderedPageBreak/>
        <w:t>Countries Collaboration Network</w:t>
      </w:r>
      <w:bookmarkEnd w:id="75"/>
    </w:p>
    <w:p w14:paraId="6BC4EFB3" w14:textId="152F8502" w:rsidR="008F1D6B" w:rsidRPr="008F1D6B" w:rsidRDefault="003572E9" w:rsidP="008F1D6B">
      <w:r>
        <w:rPr>
          <w:noProof/>
        </w:rPr>
        <w:drawing>
          <wp:inline distT="0" distB="0" distL="0" distR="0" wp14:anchorId="5B0E66B5" wp14:editId="4881F90D">
            <wp:extent cx="5943600" cy="4160520"/>
            <wp:effectExtent l="0" t="0" r="0" b="0"/>
            <wp:docPr id="87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0000000-0008-0000-0000-000002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952AC6" w14:textId="2096BE7B" w:rsidR="00403BB2" w:rsidRDefault="00403BB2" w:rsidP="00990036"/>
    <w:p w14:paraId="52163246" w14:textId="38938D1C" w:rsidR="00403BB2" w:rsidRDefault="00403BB2" w:rsidP="00990036"/>
    <w:p w14:paraId="0F99314F" w14:textId="030557C7" w:rsidR="00403BB2" w:rsidRDefault="00403BB2" w:rsidP="00990036"/>
    <w:p w14:paraId="079A4D95" w14:textId="05139C8B" w:rsidR="007D0263" w:rsidRPr="00171625" w:rsidRDefault="00171625" w:rsidP="00990036">
      <w:pPr>
        <w:rPr>
          <w:b/>
          <w:bCs/>
        </w:rPr>
      </w:pPr>
      <w:r w:rsidRPr="00171625">
        <w:rPr>
          <w:b/>
          <w:bCs/>
        </w:rPr>
        <w:t xml:space="preserve">References </w:t>
      </w:r>
    </w:p>
    <w:p w14:paraId="6EF5FEB7" w14:textId="77777777" w:rsidR="00C71CA3" w:rsidRPr="00C71CA3" w:rsidRDefault="007D0263" w:rsidP="00C71CA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71CA3" w:rsidRPr="00C71CA3">
        <w:t>1.</w:t>
      </w:r>
      <w:r w:rsidR="00C71CA3" w:rsidRPr="00C71CA3">
        <w:tab/>
        <w:t xml:space="preserve">Marx, W., et al., </w:t>
      </w:r>
      <w:r w:rsidR="00C71CA3" w:rsidRPr="00C71CA3">
        <w:rPr>
          <w:i/>
        </w:rPr>
        <w:t>Detecting the historical roots of research fields by reference publication year spectroscopy (RPYS).</w:t>
      </w:r>
      <w:r w:rsidR="00C71CA3" w:rsidRPr="00C71CA3">
        <w:t xml:space="preserve"> Journal of the Association for Information Science and Technology, 2014. </w:t>
      </w:r>
      <w:r w:rsidR="00C71CA3" w:rsidRPr="00C71CA3">
        <w:rPr>
          <w:b/>
        </w:rPr>
        <w:t>65</w:t>
      </w:r>
      <w:r w:rsidR="00C71CA3" w:rsidRPr="00C71CA3">
        <w:t>(4): p. 751-764.</w:t>
      </w:r>
    </w:p>
    <w:p w14:paraId="5F06FDD8" w14:textId="77777777" w:rsidR="00C71CA3" w:rsidRPr="00C71CA3" w:rsidRDefault="00C71CA3" w:rsidP="00C71CA3">
      <w:pPr>
        <w:pStyle w:val="EndNoteBibliography"/>
        <w:ind w:left="720" w:hanging="720"/>
      </w:pPr>
      <w:r w:rsidRPr="00C71CA3">
        <w:t>2.</w:t>
      </w:r>
      <w:r w:rsidRPr="00C71CA3">
        <w:tab/>
        <w:t xml:space="preserve">Delorme, A. and S. Makeig, </w:t>
      </w:r>
      <w:r w:rsidRPr="00C71CA3">
        <w:rPr>
          <w:i/>
        </w:rPr>
        <w:t>EEGLAB: an open source toolbox for analysis of single-trial EEG dynamics including independent component analysis.</w:t>
      </w:r>
      <w:r w:rsidRPr="00C71CA3">
        <w:t xml:space="preserve"> Journal of neuroscience methods, 2004. </w:t>
      </w:r>
      <w:r w:rsidRPr="00C71CA3">
        <w:rPr>
          <w:b/>
        </w:rPr>
        <w:t>134</w:t>
      </w:r>
      <w:r w:rsidRPr="00C71CA3">
        <w:t>(1): p. 9-21.</w:t>
      </w:r>
    </w:p>
    <w:p w14:paraId="7F0529FB" w14:textId="3643B86D" w:rsidR="00403BB2" w:rsidRPr="00990036" w:rsidRDefault="007D0263" w:rsidP="00C71CA3">
      <w:r>
        <w:fldChar w:fldCharType="end"/>
      </w:r>
    </w:p>
    <w:sectPr w:rsidR="00403BB2" w:rsidRPr="009900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5D3B5C"/>
    <w:multiLevelType w:val="hybridMultilevel"/>
    <w:tmpl w:val="6262A296"/>
    <w:lvl w:ilvl="0" w:tplc="621429F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4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apsdrx4xfsr2ezexlvdppcvd009svsze9f&quot;&gt;EEGLAB_LIT&lt;record-ids&gt;&lt;item&gt;1&lt;/item&gt;&lt;item&gt;68&lt;/item&gt;&lt;/record-ids&gt;&lt;/item&gt;&lt;/Libraries&gt;"/>
  </w:docVars>
  <w:rsids>
    <w:rsidRoot w:val="00855132"/>
    <w:rsid w:val="000214F2"/>
    <w:rsid w:val="000265AE"/>
    <w:rsid w:val="0004371C"/>
    <w:rsid w:val="00047636"/>
    <w:rsid w:val="000479DA"/>
    <w:rsid w:val="00077716"/>
    <w:rsid w:val="000A00AE"/>
    <w:rsid w:val="000C30E2"/>
    <w:rsid w:val="000F122B"/>
    <w:rsid w:val="000F61BE"/>
    <w:rsid w:val="001011B7"/>
    <w:rsid w:val="00130AFC"/>
    <w:rsid w:val="00157FEE"/>
    <w:rsid w:val="00171625"/>
    <w:rsid w:val="00185347"/>
    <w:rsid w:val="001A1CD3"/>
    <w:rsid w:val="001D394D"/>
    <w:rsid w:val="002235E9"/>
    <w:rsid w:val="0022420D"/>
    <w:rsid w:val="00246B13"/>
    <w:rsid w:val="002806C8"/>
    <w:rsid w:val="002874DC"/>
    <w:rsid w:val="00292A7D"/>
    <w:rsid w:val="002A4355"/>
    <w:rsid w:val="002F7F6E"/>
    <w:rsid w:val="00313D1B"/>
    <w:rsid w:val="00326C4E"/>
    <w:rsid w:val="00335FE2"/>
    <w:rsid w:val="00345360"/>
    <w:rsid w:val="0034750A"/>
    <w:rsid w:val="003572E9"/>
    <w:rsid w:val="003760A9"/>
    <w:rsid w:val="003B1C6C"/>
    <w:rsid w:val="003C2C77"/>
    <w:rsid w:val="003E59C0"/>
    <w:rsid w:val="003E6865"/>
    <w:rsid w:val="00403BB2"/>
    <w:rsid w:val="00407F3A"/>
    <w:rsid w:val="0045062F"/>
    <w:rsid w:val="0046278E"/>
    <w:rsid w:val="00475CBB"/>
    <w:rsid w:val="00496FD6"/>
    <w:rsid w:val="004B1BD2"/>
    <w:rsid w:val="004E111B"/>
    <w:rsid w:val="00504E75"/>
    <w:rsid w:val="0051246D"/>
    <w:rsid w:val="0052022F"/>
    <w:rsid w:val="00551EFD"/>
    <w:rsid w:val="0055628C"/>
    <w:rsid w:val="00575BEA"/>
    <w:rsid w:val="005E19C6"/>
    <w:rsid w:val="006309B2"/>
    <w:rsid w:val="00633D61"/>
    <w:rsid w:val="006438C9"/>
    <w:rsid w:val="00653559"/>
    <w:rsid w:val="00665CAD"/>
    <w:rsid w:val="00697672"/>
    <w:rsid w:val="006B0B83"/>
    <w:rsid w:val="006B2CA8"/>
    <w:rsid w:val="00760A4B"/>
    <w:rsid w:val="00761EC5"/>
    <w:rsid w:val="00785413"/>
    <w:rsid w:val="00794BE1"/>
    <w:rsid w:val="007D0263"/>
    <w:rsid w:val="00855132"/>
    <w:rsid w:val="008633F2"/>
    <w:rsid w:val="00891482"/>
    <w:rsid w:val="008B7424"/>
    <w:rsid w:val="008F1D6B"/>
    <w:rsid w:val="009048A8"/>
    <w:rsid w:val="009534CD"/>
    <w:rsid w:val="00990036"/>
    <w:rsid w:val="009A0B8C"/>
    <w:rsid w:val="009B6126"/>
    <w:rsid w:val="009E5F96"/>
    <w:rsid w:val="009F7A86"/>
    <w:rsid w:val="00A2546A"/>
    <w:rsid w:val="00A554A4"/>
    <w:rsid w:val="00AA1644"/>
    <w:rsid w:val="00AE7B45"/>
    <w:rsid w:val="00B15D00"/>
    <w:rsid w:val="00B31D29"/>
    <w:rsid w:val="00B75626"/>
    <w:rsid w:val="00BB37FC"/>
    <w:rsid w:val="00BC7DAD"/>
    <w:rsid w:val="00BD41DF"/>
    <w:rsid w:val="00BE63D5"/>
    <w:rsid w:val="00BF375F"/>
    <w:rsid w:val="00BF544D"/>
    <w:rsid w:val="00C109E8"/>
    <w:rsid w:val="00C252F8"/>
    <w:rsid w:val="00C41A57"/>
    <w:rsid w:val="00C71CA3"/>
    <w:rsid w:val="00C75AA6"/>
    <w:rsid w:val="00C94811"/>
    <w:rsid w:val="00D110FB"/>
    <w:rsid w:val="00D656FE"/>
    <w:rsid w:val="00D95110"/>
    <w:rsid w:val="00E55C4E"/>
    <w:rsid w:val="00E82C2B"/>
    <w:rsid w:val="00E95C58"/>
    <w:rsid w:val="00E96B7A"/>
    <w:rsid w:val="00E972BC"/>
    <w:rsid w:val="00EA48E5"/>
    <w:rsid w:val="00EC64B9"/>
    <w:rsid w:val="00ED4FA7"/>
    <w:rsid w:val="00EF05B8"/>
    <w:rsid w:val="00F35A04"/>
    <w:rsid w:val="00F667EC"/>
    <w:rsid w:val="00F67B56"/>
    <w:rsid w:val="00F76B1F"/>
    <w:rsid w:val="00F8713A"/>
    <w:rsid w:val="00F92EE5"/>
    <w:rsid w:val="00FD0F5F"/>
    <w:rsid w:val="00FE21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742103"/>
  <w15:chartTrackingRefBased/>
  <w15:docId w15:val="{97B88AED-C243-4F56-9672-B58E63F3FA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5355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972B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13D1B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E972B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65355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4B1BD2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B1BD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B1BD2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4B1BD2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D026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026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D026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D026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3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2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26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8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73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14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23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05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75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03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76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4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48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9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70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83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3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21.png"/><Relationship Id="rId21" Type="http://schemas.openxmlformats.org/officeDocument/2006/relationships/image" Target="media/image16.png"/><Relationship Id="rId42" Type="http://schemas.openxmlformats.org/officeDocument/2006/relationships/image" Target="media/image37.png"/><Relationship Id="rId47" Type="http://schemas.openxmlformats.org/officeDocument/2006/relationships/image" Target="media/image42.png"/><Relationship Id="rId63" Type="http://schemas.openxmlformats.org/officeDocument/2006/relationships/image" Target="media/image58.png"/><Relationship Id="rId68" Type="http://schemas.openxmlformats.org/officeDocument/2006/relationships/image" Target="media/image63.png"/><Relationship Id="rId84" Type="http://schemas.openxmlformats.org/officeDocument/2006/relationships/image" Target="media/image79.png"/><Relationship Id="rId89" Type="http://schemas.openxmlformats.org/officeDocument/2006/relationships/image" Target="media/image84.png"/><Relationship Id="rId16" Type="http://schemas.openxmlformats.org/officeDocument/2006/relationships/image" Target="media/image11.png"/><Relationship Id="rId11" Type="http://schemas.openxmlformats.org/officeDocument/2006/relationships/image" Target="media/image6.png"/><Relationship Id="rId32" Type="http://schemas.openxmlformats.org/officeDocument/2006/relationships/image" Target="media/image27.png"/><Relationship Id="rId37" Type="http://schemas.openxmlformats.org/officeDocument/2006/relationships/image" Target="media/image32.png"/><Relationship Id="rId53" Type="http://schemas.openxmlformats.org/officeDocument/2006/relationships/image" Target="media/image48.png"/><Relationship Id="rId58" Type="http://schemas.openxmlformats.org/officeDocument/2006/relationships/image" Target="media/image53.png"/><Relationship Id="rId74" Type="http://schemas.openxmlformats.org/officeDocument/2006/relationships/image" Target="media/image69.png"/><Relationship Id="rId79" Type="http://schemas.openxmlformats.org/officeDocument/2006/relationships/image" Target="media/image74.png"/><Relationship Id="rId5" Type="http://schemas.openxmlformats.org/officeDocument/2006/relationships/webSettings" Target="webSettings.xml"/><Relationship Id="rId90" Type="http://schemas.openxmlformats.org/officeDocument/2006/relationships/image" Target="media/image85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Relationship Id="rId43" Type="http://schemas.openxmlformats.org/officeDocument/2006/relationships/image" Target="media/image38.png"/><Relationship Id="rId48" Type="http://schemas.openxmlformats.org/officeDocument/2006/relationships/image" Target="media/image43.png"/><Relationship Id="rId56" Type="http://schemas.openxmlformats.org/officeDocument/2006/relationships/image" Target="media/image51.png"/><Relationship Id="rId64" Type="http://schemas.openxmlformats.org/officeDocument/2006/relationships/image" Target="media/image59.png"/><Relationship Id="rId69" Type="http://schemas.openxmlformats.org/officeDocument/2006/relationships/image" Target="media/image64.png"/><Relationship Id="rId77" Type="http://schemas.openxmlformats.org/officeDocument/2006/relationships/image" Target="media/image72.png"/><Relationship Id="rId8" Type="http://schemas.openxmlformats.org/officeDocument/2006/relationships/image" Target="media/image3.png"/><Relationship Id="rId51" Type="http://schemas.openxmlformats.org/officeDocument/2006/relationships/image" Target="media/image46.png"/><Relationship Id="rId72" Type="http://schemas.openxmlformats.org/officeDocument/2006/relationships/image" Target="media/image67.png"/><Relationship Id="rId80" Type="http://schemas.openxmlformats.org/officeDocument/2006/relationships/image" Target="media/image75.png"/><Relationship Id="rId85" Type="http://schemas.openxmlformats.org/officeDocument/2006/relationships/image" Target="media/image80.png"/><Relationship Id="rId3" Type="http://schemas.openxmlformats.org/officeDocument/2006/relationships/styles" Target="styles.xml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image" Target="media/image33.png"/><Relationship Id="rId46" Type="http://schemas.openxmlformats.org/officeDocument/2006/relationships/image" Target="media/image41.png"/><Relationship Id="rId59" Type="http://schemas.openxmlformats.org/officeDocument/2006/relationships/image" Target="media/image54.png"/><Relationship Id="rId67" Type="http://schemas.openxmlformats.org/officeDocument/2006/relationships/image" Target="media/image62.png"/><Relationship Id="rId20" Type="http://schemas.openxmlformats.org/officeDocument/2006/relationships/image" Target="media/image15.png"/><Relationship Id="rId41" Type="http://schemas.openxmlformats.org/officeDocument/2006/relationships/image" Target="media/image36.png"/><Relationship Id="rId54" Type="http://schemas.openxmlformats.org/officeDocument/2006/relationships/image" Target="media/image49.png"/><Relationship Id="rId62" Type="http://schemas.openxmlformats.org/officeDocument/2006/relationships/image" Target="media/image57.png"/><Relationship Id="rId70" Type="http://schemas.openxmlformats.org/officeDocument/2006/relationships/image" Target="media/image65.png"/><Relationship Id="rId75" Type="http://schemas.openxmlformats.org/officeDocument/2006/relationships/image" Target="media/image70.png"/><Relationship Id="rId83" Type="http://schemas.openxmlformats.org/officeDocument/2006/relationships/image" Target="media/image78.png"/><Relationship Id="rId88" Type="http://schemas.openxmlformats.org/officeDocument/2006/relationships/image" Target="media/image83.png"/><Relationship Id="rId9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36" Type="http://schemas.openxmlformats.org/officeDocument/2006/relationships/image" Target="media/image31.png"/><Relationship Id="rId49" Type="http://schemas.openxmlformats.org/officeDocument/2006/relationships/image" Target="media/image44.png"/><Relationship Id="rId57" Type="http://schemas.openxmlformats.org/officeDocument/2006/relationships/image" Target="media/image52.png"/><Relationship Id="rId10" Type="http://schemas.openxmlformats.org/officeDocument/2006/relationships/image" Target="media/image5.png"/><Relationship Id="rId31" Type="http://schemas.openxmlformats.org/officeDocument/2006/relationships/image" Target="media/image26.png"/><Relationship Id="rId44" Type="http://schemas.openxmlformats.org/officeDocument/2006/relationships/image" Target="media/image39.png"/><Relationship Id="rId52" Type="http://schemas.openxmlformats.org/officeDocument/2006/relationships/image" Target="media/image47.png"/><Relationship Id="rId60" Type="http://schemas.openxmlformats.org/officeDocument/2006/relationships/image" Target="media/image55.png"/><Relationship Id="rId65" Type="http://schemas.openxmlformats.org/officeDocument/2006/relationships/image" Target="media/image60.png"/><Relationship Id="rId73" Type="http://schemas.openxmlformats.org/officeDocument/2006/relationships/image" Target="media/image68.png"/><Relationship Id="rId78" Type="http://schemas.openxmlformats.org/officeDocument/2006/relationships/image" Target="media/image73.png"/><Relationship Id="rId81" Type="http://schemas.openxmlformats.org/officeDocument/2006/relationships/image" Target="media/image76.png"/><Relationship Id="rId86" Type="http://schemas.openxmlformats.org/officeDocument/2006/relationships/image" Target="media/image81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39" Type="http://schemas.openxmlformats.org/officeDocument/2006/relationships/image" Target="media/image34.png"/><Relationship Id="rId34" Type="http://schemas.openxmlformats.org/officeDocument/2006/relationships/image" Target="media/image29.png"/><Relationship Id="rId50" Type="http://schemas.openxmlformats.org/officeDocument/2006/relationships/image" Target="media/image45.png"/><Relationship Id="rId55" Type="http://schemas.openxmlformats.org/officeDocument/2006/relationships/image" Target="media/image50.png"/><Relationship Id="rId76" Type="http://schemas.openxmlformats.org/officeDocument/2006/relationships/image" Target="media/image71.png"/><Relationship Id="rId7" Type="http://schemas.openxmlformats.org/officeDocument/2006/relationships/image" Target="media/image2.png"/><Relationship Id="rId71" Type="http://schemas.openxmlformats.org/officeDocument/2006/relationships/image" Target="media/image66.png"/><Relationship Id="rId92" Type="http://schemas.openxmlformats.org/officeDocument/2006/relationships/theme" Target="theme/theme1.xml"/><Relationship Id="rId2" Type="http://schemas.openxmlformats.org/officeDocument/2006/relationships/numbering" Target="numbering.xml"/><Relationship Id="rId29" Type="http://schemas.openxmlformats.org/officeDocument/2006/relationships/image" Target="media/image24.png"/><Relationship Id="rId24" Type="http://schemas.openxmlformats.org/officeDocument/2006/relationships/image" Target="media/image19.png"/><Relationship Id="rId40" Type="http://schemas.openxmlformats.org/officeDocument/2006/relationships/image" Target="media/image35.png"/><Relationship Id="rId45" Type="http://schemas.openxmlformats.org/officeDocument/2006/relationships/image" Target="media/image40.png"/><Relationship Id="rId66" Type="http://schemas.openxmlformats.org/officeDocument/2006/relationships/image" Target="media/image61.png"/><Relationship Id="rId87" Type="http://schemas.openxmlformats.org/officeDocument/2006/relationships/image" Target="media/image82.png"/><Relationship Id="rId61" Type="http://schemas.openxmlformats.org/officeDocument/2006/relationships/image" Target="media/image56.png"/><Relationship Id="rId82" Type="http://schemas.openxmlformats.org/officeDocument/2006/relationships/image" Target="media/image77.png"/><Relationship Id="rId19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4F2C2C-F19E-4DBF-A866-70C907D0C7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33</TotalTime>
  <Pages>71</Pages>
  <Words>4222</Words>
  <Characters>24071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Fayaz</dc:creator>
  <cp:keywords/>
  <dc:description/>
  <cp:lastModifiedBy>Mohammad Fayaz</cp:lastModifiedBy>
  <cp:revision>109</cp:revision>
  <dcterms:created xsi:type="dcterms:W3CDTF">2023-08-28T14:40:00Z</dcterms:created>
  <dcterms:modified xsi:type="dcterms:W3CDTF">2023-09-03T15:44:00Z</dcterms:modified>
</cp:coreProperties>
</file>